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90FE40" w14:textId="66525B2C" w:rsidR="007B445F" w:rsidRDefault="009B1FF1" w:rsidP="009B1FF1">
      <w:pPr>
        <w:jc w:val="center"/>
        <w:rPr>
          <w:u w:val="single"/>
          <w:lang w:val="en-US"/>
        </w:rPr>
      </w:pPr>
      <w:bookmarkStart w:id="0" w:name="_top"/>
      <w:bookmarkEnd w:id="0"/>
      <w:r w:rsidRPr="00B97F71">
        <w:rPr>
          <w:u w:val="single"/>
          <w:lang w:val="en-US"/>
        </w:rPr>
        <w:t>DPRC Diffusion FBA Pipeline</w:t>
      </w:r>
    </w:p>
    <w:p w14:paraId="3090146E" w14:textId="49390EB6" w:rsidR="007F3C17" w:rsidRPr="00B00903" w:rsidRDefault="006D0BC3" w:rsidP="00B00903">
      <w:pPr>
        <w:ind w:left="720"/>
        <w:rPr>
          <w:lang w:val="en-US"/>
        </w:rPr>
      </w:pPr>
      <w:r>
        <w:rPr>
          <w:lang w:val="en-US"/>
        </w:rPr>
        <w:t xml:space="preserve">This pipeline takes the data from the CSD pipeline. Now, we will conduct </w:t>
      </w:r>
      <w:r w:rsidRPr="00F218B7">
        <w:rPr>
          <w:i/>
          <w:iCs/>
          <w:lang w:val="en-US"/>
        </w:rPr>
        <w:t>fixel-based analysis (FBA)</w:t>
      </w:r>
      <w:r>
        <w:rPr>
          <w:lang w:val="en-US"/>
        </w:rPr>
        <w:t xml:space="preserve"> in order to derive </w:t>
      </w:r>
      <w:r w:rsidR="009D1917">
        <w:rPr>
          <w:lang w:val="en-US"/>
        </w:rPr>
        <w:t>3</w:t>
      </w:r>
      <w:r>
        <w:rPr>
          <w:lang w:val="en-US"/>
        </w:rPr>
        <w:t xml:space="preserve"> </w:t>
      </w:r>
      <w:r w:rsidR="00157F25">
        <w:rPr>
          <w:lang w:val="en-US"/>
        </w:rPr>
        <w:t xml:space="preserve">diffusion </w:t>
      </w:r>
      <w:r>
        <w:rPr>
          <w:lang w:val="en-US"/>
        </w:rPr>
        <w:t>fibre metric</w:t>
      </w:r>
      <w:r w:rsidR="00157F25">
        <w:rPr>
          <w:lang w:val="en-US"/>
        </w:rPr>
        <w:t>s</w:t>
      </w:r>
      <w:r>
        <w:rPr>
          <w:lang w:val="en-US"/>
        </w:rPr>
        <w:t xml:space="preserve">, known as </w:t>
      </w:r>
      <w:r w:rsidRPr="00F218B7">
        <w:rPr>
          <w:i/>
          <w:iCs/>
          <w:lang w:val="en-US"/>
        </w:rPr>
        <w:t>apparent fibre density</w:t>
      </w:r>
      <w:r w:rsidR="00F218B7" w:rsidRPr="00F218B7">
        <w:rPr>
          <w:i/>
          <w:iCs/>
          <w:lang w:val="en-US"/>
        </w:rPr>
        <w:t xml:space="preserve"> (AFD)</w:t>
      </w:r>
      <w:r w:rsidR="009D1917">
        <w:rPr>
          <w:i/>
          <w:iCs/>
          <w:lang w:val="en-US"/>
        </w:rPr>
        <w:t xml:space="preserve"> </w:t>
      </w:r>
      <w:r w:rsidR="009D1917">
        <w:t>aka</w:t>
      </w:r>
      <w:r w:rsidRPr="00F218B7">
        <w:rPr>
          <w:i/>
          <w:iCs/>
          <w:lang w:val="en-US"/>
        </w:rPr>
        <w:t xml:space="preserve"> fibre density (FD), fibre cross-section (FC)</w:t>
      </w:r>
      <w:r>
        <w:rPr>
          <w:lang w:val="en-US"/>
        </w:rPr>
        <w:t xml:space="preserve">, and a combination of both of them, </w:t>
      </w:r>
      <w:r w:rsidRPr="00F218B7">
        <w:rPr>
          <w:i/>
          <w:iCs/>
          <w:lang w:val="en-US"/>
        </w:rPr>
        <w:t>fibre density and cross-section (FDC)</w:t>
      </w:r>
      <w:r>
        <w:rPr>
          <w:lang w:val="en-US"/>
        </w:rPr>
        <w:t xml:space="preserve">. </w:t>
      </w:r>
      <w:r w:rsidR="00F218B7">
        <w:rPr>
          <w:lang w:val="en-US"/>
        </w:rPr>
        <w:t xml:space="preserve">We will perform statistical analysis on these metrics. We will also perform whole-brain fibre tractography. </w:t>
      </w:r>
      <w:r w:rsidR="009165C2">
        <w:rPr>
          <w:lang w:val="en-US"/>
        </w:rPr>
        <w:t xml:space="preserve">Script and files needed can be downloaded from here: </w:t>
      </w:r>
      <w:hyperlink r:id="rId6" w:history="1">
        <w:r w:rsidR="003B7FDC" w:rsidRPr="003401A4">
          <w:rPr>
            <w:rStyle w:val="Hyperlink"/>
            <w:sz w:val="18"/>
            <w:szCs w:val="18"/>
            <w:lang w:val="en-US"/>
          </w:rPr>
          <w:t>https://github.com/Ltah72/DPRC-analysis</w:t>
        </w:r>
      </w:hyperlink>
      <w:r w:rsidR="009165C2" w:rsidRPr="00B32554">
        <w:rPr>
          <w:rStyle w:val="Hyperlink"/>
          <w:sz w:val="18"/>
          <w:szCs w:val="18"/>
          <w:lang w:val="en-US"/>
        </w:rPr>
        <w:t>.</w:t>
      </w:r>
    </w:p>
    <w:p w14:paraId="0CCAB54A" w14:textId="7CAD8C15" w:rsidR="007F3C17" w:rsidRDefault="007F3C17" w:rsidP="006F49B2">
      <w:pPr>
        <w:ind w:left="720"/>
        <w:jc w:val="center"/>
      </w:pPr>
      <w:r>
        <w:rPr>
          <w:noProof/>
        </w:rPr>
        <w:drawing>
          <wp:inline distT="0" distB="0" distL="0" distR="0" wp14:anchorId="2EBC7628" wp14:editId="7BC6F43A">
            <wp:extent cx="5019675" cy="3063192"/>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029978" cy="3069479"/>
                    </a:xfrm>
                    <a:prstGeom prst="rect">
                      <a:avLst/>
                    </a:prstGeom>
                  </pic:spPr>
                </pic:pic>
              </a:graphicData>
            </a:graphic>
          </wp:inline>
        </w:drawing>
      </w:r>
    </w:p>
    <w:p w14:paraId="5974B023" w14:textId="5F8BDE55" w:rsidR="00B97F71" w:rsidRPr="00B32554" w:rsidRDefault="003B7FDC" w:rsidP="001B67AB">
      <w:pPr>
        <w:ind w:left="720"/>
        <w:rPr>
          <w:sz w:val="18"/>
          <w:szCs w:val="18"/>
          <w:lang w:val="en-US"/>
        </w:rPr>
      </w:pPr>
      <w:hyperlink r:id="rId8" w:history="1">
        <w:r w:rsidR="00696C80" w:rsidRPr="00B32554">
          <w:rPr>
            <w:rStyle w:val="Hyperlink"/>
            <w:sz w:val="18"/>
            <w:szCs w:val="18"/>
          </w:rPr>
          <w:t>https://mrtrix.readthedocs.io/en/latest/fixel_based_analysis/mt_fibre_density_cross-section.html</w:t>
        </w:r>
      </w:hyperlink>
    </w:p>
    <w:p w14:paraId="133E8084" w14:textId="0AF581AC" w:rsidR="004C1566" w:rsidRDefault="00696C80" w:rsidP="00153FFB">
      <w:pPr>
        <w:rPr>
          <w:lang w:val="en-US"/>
        </w:rPr>
      </w:pPr>
      <w:r>
        <w:rPr>
          <w:lang w:val="en-US"/>
        </w:rPr>
        <w:tab/>
      </w:r>
      <w:r w:rsidR="00B00903">
        <w:rPr>
          <w:lang w:val="en-US"/>
        </w:rPr>
        <w:t>*</w:t>
      </w:r>
      <w:r>
        <w:rPr>
          <w:lang w:val="en-US"/>
        </w:rPr>
        <w:t>Steps:</w:t>
      </w:r>
    </w:p>
    <w:p w14:paraId="097ED1B7" w14:textId="51A950CA" w:rsidR="006E4301" w:rsidRPr="006E4301" w:rsidRDefault="004C1566" w:rsidP="006E4301">
      <w:pPr>
        <w:pStyle w:val="ListParagraph"/>
        <w:numPr>
          <w:ilvl w:val="0"/>
          <w:numId w:val="5"/>
        </w:numPr>
        <w:rPr>
          <w:lang w:val="en-US"/>
        </w:rPr>
      </w:pPr>
      <w:r>
        <w:rPr>
          <w:lang w:val="en-US"/>
        </w:rPr>
        <w:t xml:space="preserve">Compute a white matter template analysis fixel mask </w:t>
      </w:r>
    </w:p>
    <w:p w14:paraId="459FFE7D" w14:textId="5BF567F2" w:rsidR="006E4301" w:rsidRDefault="009D1917" w:rsidP="006E4301">
      <w:pPr>
        <w:pStyle w:val="ListParagraph"/>
        <w:numPr>
          <w:ilvl w:val="0"/>
          <w:numId w:val="5"/>
        </w:numPr>
        <w:rPr>
          <w:lang w:val="en-US"/>
        </w:rPr>
      </w:pPr>
      <w:bookmarkStart w:id="1" w:name="_Hlk43741344"/>
      <w:r>
        <w:rPr>
          <w:lang w:val="en-US"/>
        </w:rPr>
        <w:t xml:space="preserve">Estimate participants’ fixels and </w:t>
      </w:r>
      <w:r w:rsidR="009A4AF1">
        <w:rPr>
          <w:lang w:val="en-US"/>
        </w:rPr>
        <w:t>FBA</w:t>
      </w:r>
      <w:r w:rsidR="00157F25">
        <w:rPr>
          <w:lang w:val="en-US"/>
        </w:rPr>
        <w:t xml:space="preserve"> metri</w:t>
      </w:r>
      <w:r w:rsidR="00FD4DFB">
        <w:rPr>
          <w:lang w:val="en-US"/>
        </w:rPr>
        <w:t>c</w:t>
      </w:r>
      <w:r w:rsidR="009A4AF1">
        <w:rPr>
          <w:lang w:val="en-US"/>
        </w:rPr>
        <w:t>s</w:t>
      </w:r>
      <w:r w:rsidR="00157F25">
        <w:rPr>
          <w:lang w:val="en-US"/>
        </w:rPr>
        <w:t xml:space="preserve"> </w:t>
      </w:r>
    </w:p>
    <w:bookmarkEnd w:id="1"/>
    <w:p w14:paraId="75FBFFD7" w14:textId="04B14DBE" w:rsidR="006E4301" w:rsidRDefault="006E4301" w:rsidP="006E4301">
      <w:pPr>
        <w:pStyle w:val="ListParagraph"/>
        <w:numPr>
          <w:ilvl w:val="0"/>
          <w:numId w:val="8"/>
        </w:numPr>
        <w:rPr>
          <w:lang w:val="en-US"/>
        </w:rPr>
      </w:pPr>
      <w:r>
        <w:rPr>
          <w:lang w:val="en-US"/>
        </w:rPr>
        <w:t>Warp FOD images to template space</w:t>
      </w:r>
    </w:p>
    <w:p w14:paraId="2100377C" w14:textId="2717313E" w:rsidR="006E4301" w:rsidRDefault="006E4301" w:rsidP="006E4301">
      <w:pPr>
        <w:pStyle w:val="ListParagraph"/>
        <w:numPr>
          <w:ilvl w:val="0"/>
          <w:numId w:val="8"/>
        </w:numPr>
        <w:rPr>
          <w:lang w:val="en-US"/>
        </w:rPr>
      </w:pPr>
      <w:r>
        <w:rPr>
          <w:lang w:val="en-US"/>
        </w:rPr>
        <w:t>Segment FOD images to estimate fixels and their FD metric</w:t>
      </w:r>
    </w:p>
    <w:p w14:paraId="20A327C6" w14:textId="1E10FD0E" w:rsidR="006E4301" w:rsidRDefault="006E4301" w:rsidP="006E4301">
      <w:pPr>
        <w:pStyle w:val="ListParagraph"/>
        <w:numPr>
          <w:ilvl w:val="0"/>
          <w:numId w:val="8"/>
        </w:numPr>
        <w:rPr>
          <w:lang w:val="en-US"/>
        </w:rPr>
      </w:pPr>
      <w:r>
        <w:rPr>
          <w:lang w:val="en-US"/>
        </w:rPr>
        <w:t>Reorient fixels</w:t>
      </w:r>
    </w:p>
    <w:p w14:paraId="0CC8BB69" w14:textId="1CA44673" w:rsidR="006E4301" w:rsidRDefault="006E4301" w:rsidP="006E4301">
      <w:pPr>
        <w:pStyle w:val="ListParagraph"/>
        <w:numPr>
          <w:ilvl w:val="0"/>
          <w:numId w:val="8"/>
        </w:numPr>
        <w:rPr>
          <w:lang w:val="en-US"/>
        </w:rPr>
      </w:pPr>
      <w:r>
        <w:rPr>
          <w:lang w:val="en-US"/>
        </w:rPr>
        <w:t>Assign subject fixels to template fixels</w:t>
      </w:r>
    </w:p>
    <w:p w14:paraId="652F6D70" w14:textId="3FC8D5CA" w:rsidR="006E4301" w:rsidRDefault="006E4301" w:rsidP="006E4301">
      <w:pPr>
        <w:pStyle w:val="ListParagraph"/>
        <w:numPr>
          <w:ilvl w:val="0"/>
          <w:numId w:val="8"/>
        </w:numPr>
        <w:rPr>
          <w:lang w:val="en-US"/>
        </w:rPr>
      </w:pPr>
      <w:r>
        <w:rPr>
          <w:lang w:val="en-US"/>
        </w:rPr>
        <w:t>Compute FC metric</w:t>
      </w:r>
    </w:p>
    <w:p w14:paraId="16BE7E0D" w14:textId="61400A68" w:rsidR="006E4301" w:rsidRDefault="006E4301" w:rsidP="006E4301">
      <w:pPr>
        <w:pStyle w:val="ListParagraph"/>
        <w:numPr>
          <w:ilvl w:val="0"/>
          <w:numId w:val="8"/>
        </w:numPr>
        <w:rPr>
          <w:lang w:val="en-US"/>
        </w:rPr>
      </w:pPr>
      <w:r>
        <w:rPr>
          <w:lang w:val="en-US"/>
        </w:rPr>
        <w:t>Compute FDC metric</w:t>
      </w:r>
    </w:p>
    <w:p w14:paraId="70DC2912" w14:textId="12CE2A90" w:rsidR="006E4301" w:rsidRDefault="006E4301" w:rsidP="006E4301">
      <w:pPr>
        <w:pStyle w:val="ListParagraph"/>
        <w:numPr>
          <w:ilvl w:val="0"/>
          <w:numId w:val="5"/>
        </w:numPr>
        <w:rPr>
          <w:lang w:val="en-US"/>
        </w:rPr>
      </w:pPr>
      <w:bookmarkStart w:id="2" w:name="_Hlk43741380"/>
      <w:r>
        <w:rPr>
          <w:lang w:val="en-US"/>
        </w:rPr>
        <w:t>Perform whole-brain fibre tractography on the FOD template</w:t>
      </w:r>
    </w:p>
    <w:p w14:paraId="0A439B8D" w14:textId="60659136" w:rsidR="006E4301" w:rsidRDefault="006E4301" w:rsidP="006E4301">
      <w:pPr>
        <w:pStyle w:val="ListParagraph"/>
        <w:numPr>
          <w:ilvl w:val="0"/>
          <w:numId w:val="5"/>
        </w:numPr>
        <w:rPr>
          <w:lang w:val="en-US"/>
        </w:rPr>
      </w:pPr>
      <w:bookmarkStart w:id="3" w:name="_Hlk43741392"/>
      <w:bookmarkEnd w:id="2"/>
      <w:r>
        <w:rPr>
          <w:lang w:val="en-US"/>
        </w:rPr>
        <w:t>Reduce biases in tractogram densities (</w:t>
      </w:r>
      <w:r w:rsidR="000B0797">
        <w:rPr>
          <w:lang w:val="en-US"/>
        </w:rPr>
        <w:t xml:space="preserve">using </w:t>
      </w:r>
      <w:r>
        <w:rPr>
          <w:lang w:val="en-US"/>
        </w:rPr>
        <w:t>SIFT)</w:t>
      </w:r>
    </w:p>
    <w:bookmarkEnd w:id="3"/>
    <w:p w14:paraId="564C3B8B" w14:textId="00ADFA57" w:rsidR="006E4301" w:rsidRDefault="006E4301" w:rsidP="006E4301">
      <w:pPr>
        <w:pStyle w:val="ListParagraph"/>
        <w:numPr>
          <w:ilvl w:val="0"/>
          <w:numId w:val="5"/>
        </w:numPr>
        <w:rPr>
          <w:lang w:val="en-US"/>
        </w:rPr>
      </w:pPr>
      <w:r>
        <w:rPr>
          <w:lang w:val="en-US"/>
        </w:rPr>
        <w:t>Generate fixel-fixel connectivity matrix</w:t>
      </w:r>
    </w:p>
    <w:p w14:paraId="2D6988CA" w14:textId="2F8E8075" w:rsidR="004507F9" w:rsidRDefault="004507F9" w:rsidP="006E4301">
      <w:pPr>
        <w:pStyle w:val="ListParagraph"/>
        <w:numPr>
          <w:ilvl w:val="0"/>
          <w:numId w:val="5"/>
        </w:numPr>
        <w:rPr>
          <w:lang w:val="en-US"/>
        </w:rPr>
      </w:pPr>
      <w:r>
        <w:rPr>
          <w:lang w:val="en-US"/>
        </w:rPr>
        <w:t>Smooth fixel data using fixel-fixel connectivity</w:t>
      </w:r>
    </w:p>
    <w:p w14:paraId="08E2C593" w14:textId="78B288F4" w:rsidR="004507F9" w:rsidRDefault="004507F9" w:rsidP="006E4301">
      <w:pPr>
        <w:pStyle w:val="ListParagraph"/>
        <w:numPr>
          <w:ilvl w:val="0"/>
          <w:numId w:val="5"/>
        </w:numPr>
        <w:rPr>
          <w:lang w:val="en-US"/>
        </w:rPr>
      </w:pPr>
      <w:r>
        <w:rPr>
          <w:lang w:val="en-US"/>
        </w:rPr>
        <w:t>Perform statistical analysis of FD, FC, and FDC</w:t>
      </w:r>
    </w:p>
    <w:p w14:paraId="743CF83E" w14:textId="4E319A7D" w:rsidR="004507F9" w:rsidRDefault="004507F9" w:rsidP="006E4301">
      <w:pPr>
        <w:pStyle w:val="ListParagraph"/>
        <w:numPr>
          <w:ilvl w:val="0"/>
          <w:numId w:val="5"/>
        </w:numPr>
        <w:rPr>
          <w:lang w:val="en-US"/>
        </w:rPr>
      </w:pPr>
      <w:r>
        <w:rPr>
          <w:lang w:val="en-US"/>
        </w:rPr>
        <w:t>Visualise results</w:t>
      </w:r>
    </w:p>
    <w:p w14:paraId="60009BA1" w14:textId="0C46305C" w:rsidR="001B67AB" w:rsidRDefault="001B67AB" w:rsidP="001B67AB">
      <w:pPr>
        <w:pStyle w:val="ListParagraph"/>
        <w:numPr>
          <w:ilvl w:val="0"/>
          <w:numId w:val="5"/>
        </w:numPr>
        <w:rPr>
          <w:lang w:val="en-US"/>
        </w:rPr>
      </w:pPr>
      <w:r w:rsidRPr="001B67AB">
        <w:rPr>
          <w:lang w:val="en-US"/>
        </w:rPr>
        <w:t>Display results with streamlines</w:t>
      </w:r>
    </w:p>
    <w:p w14:paraId="7BB9F343" w14:textId="47BC27E9" w:rsidR="001B67AB" w:rsidRDefault="001B67AB" w:rsidP="001B67AB">
      <w:pPr>
        <w:pStyle w:val="ListParagraph"/>
        <w:numPr>
          <w:ilvl w:val="0"/>
          <w:numId w:val="13"/>
        </w:numPr>
        <w:rPr>
          <w:lang w:val="en-US"/>
        </w:rPr>
      </w:pPr>
      <w:r>
        <w:rPr>
          <w:lang w:val="en-US"/>
        </w:rPr>
        <w:t>Reduce number of streamlines to 200k</w:t>
      </w:r>
    </w:p>
    <w:p w14:paraId="1853E1ED" w14:textId="52ABEE97" w:rsidR="001B67AB" w:rsidRDefault="001B67AB" w:rsidP="001B67AB">
      <w:pPr>
        <w:pStyle w:val="ListParagraph"/>
        <w:numPr>
          <w:ilvl w:val="0"/>
          <w:numId w:val="13"/>
        </w:numPr>
        <w:rPr>
          <w:lang w:val="en-US"/>
        </w:rPr>
      </w:pPr>
      <w:r>
        <w:rPr>
          <w:lang w:val="en-US"/>
        </w:rPr>
        <w:t>Create .tsf file (map fixel values to streamlines)</w:t>
      </w:r>
    </w:p>
    <w:p w14:paraId="27902941" w14:textId="03425EBC" w:rsidR="001B67AB" w:rsidRDefault="001B67AB" w:rsidP="00B00903">
      <w:pPr>
        <w:pStyle w:val="ListParagraph"/>
        <w:numPr>
          <w:ilvl w:val="0"/>
          <w:numId w:val="13"/>
        </w:numPr>
        <w:rPr>
          <w:lang w:val="en-US"/>
        </w:rPr>
      </w:pPr>
      <w:r>
        <w:rPr>
          <w:lang w:val="en-US"/>
        </w:rPr>
        <w:t xml:space="preserve">Visualise .tsf files in mrview </w:t>
      </w:r>
    </w:p>
    <w:p w14:paraId="2438F178" w14:textId="65249ACB" w:rsidR="007F66C9" w:rsidRDefault="007F66C9" w:rsidP="00B00903">
      <w:pPr>
        <w:pStyle w:val="ListParagraph"/>
        <w:numPr>
          <w:ilvl w:val="0"/>
          <w:numId w:val="13"/>
        </w:numPr>
        <w:rPr>
          <w:lang w:val="en-US"/>
        </w:rPr>
      </w:pPr>
      <w:r>
        <w:rPr>
          <w:lang w:val="en-US"/>
        </w:rPr>
        <w:t>Smooth the .tsf file</w:t>
      </w:r>
    </w:p>
    <w:p w14:paraId="45B3DA84" w14:textId="6AA5B4F6" w:rsidR="008A68FA" w:rsidRDefault="00987844" w:rsidP="008A68FA">
      <w:pPr>
        <w:pStyle w:val="ListParagraph"/>
        <w:numPr>
          <w:ilvl w:val="0"/>
          <w:numId w:val="5"/>
        </w:numPr>
        <w:rPr>
          <w:lang w:val="en-US"/>
        </w:rPr>
      </w:pPr>
      <w:r>
        <w:rPr>
          <w:lang w:val="en-US"/>
        </w:rPr>
        <w:lastRenderedPageBreak/>
        <w:t>FBA post-statistical inference</w:t>
      </w:r>
    </w:p>
    <w:p w14:paraId="721C392D" w14:textId="738FA63D" w:rsidR="00987844" w:rsidRDefault="00987844" w:rsidP="00987844">
      <w:pPr>
        <w:pStyle w:val="ListParagraph"/>
        <w:numPr>
          <w:ilvl w:val="0"/>
          <w:numId w:val="15"/>
        </w:numPr>
        <w:rPr>
          <w:lang w:val="en-US"/>
        </w:rPr>
      </w:pPr>
      <w:r w:rsidRPr="00987844">
        <w:rPr>
          <w:lang w:val="en-US"/>
        </w:rPr>
        <w:t>Calculate whole-brain FBA metrics per each participant and put onto a</w:t>
      </w:r>
      <w:r>
        <w:rPr>
          <w:lang w:val="en-US"/>
        </w:rPr>
        <w:t xml:space="preserve"> </w:t>
      </w:r>
      <w:r w:rsidRPr="00987844">
        <w:rPr>
          <w:lang w:val="en-US"/>
        </w:rPr>
        <w:t>text file</w:t>
      </w:r>
    </w:p>
    <w:p w14:paraId="68E964E0" w14:textId="65D5077B" w:rsidR="00987844" w:rsidRPr="00987844" w:rsidRDefault="00987844" w:rsidP="00987844">
      <w:pPr>
        <w:pStyle w:val="ListParagraph"/>
        <w:numPr>
          <w:ilvl w:val="0"/>
          <w:numId w:val="15"/>
        </w:numPr>
        <w:rPr>
          <w:lang w:val="en-US"/>
        </w:rPr>
      </w:pPr>
      <w:r w:rsidRPr="00987844">
        <w:rPr>
          <w:lang w:val="en-US"/>
        </w:rPr>
        <w:t>Express the effect size relative to controls</w:t>
      </w:r>
    </w:p>
    <w:p w14:paraId="4B2EC9DD" w14:textId="40F78503" w:rsidR="00B00903" w:rsidRDefault="009652B1" w:rsidP="009652B1">
      <w:pPr>
        <w:rPr>
          <w:lang w:val="en-US"/>
        </w:rPr>
      </w:pPr>
      <w:r>
        <w:rPr>
          <w:lang w:val="en-US"/>
        </w:rPr>
        <w:t>On the dementia vm (8 CPU cores with 8 GB RAM), steps 1-</w:t>
      </w:r>
      <w:r w:rsidR="001B67AB">
        <w:rPr>
          <w:lang w:val="en-US"/>
        </w:rPr>
        <w:t>9</w:t>
      </w:r>
      <w:r>
        <w:rPr>
          <w:lang w:val="en-US"/>
        </w:rPr>
        <w:t xml:space="preserve"> take approximately ~</w:t>
      </w:r>
      <w:r w:rsidR="00007D84">
        <w:rPr>
          <w:color w:val="FF0000"/>
          <w:lang w:val="en-US"/>
        </w:rPr>
        <w:t>36</w:t>
      </w:r>
      <w:r w:rsidRPr="00B61229">
        <w:rPr>
          <w:color w:val="FF0000"/>
          <w:lang w:val="en-US"/>
        </w:rPr>
        <w:t xml:space="preserve"> hour</w:t>
      </w:r>
      <w:r>
        <w:rPr>
          <w:color w:val="FF0000"/>
          <w:lang w:val="en-US"/>
        </w:rPr>
        <w:t>s</w:t>
      </w:r>
      <w:r w:rsidR="0061246E">
        <w:rPr>
          <w:lang w:val="en-US"/>
        </w:rPr>
        <w:t xml:space="preserve"> for 30 participants. </w:t>
      </w:r>
      <w:r w:rsidR="0006602B">
        <w:rPr>
          <w:lang w:val="en-US"/>
        </w:rPr>
        <w:t>All timings are elapsed from 1 participant, unless otherwise stated.</w:t>
      </w:r>
    </w:p>
    <w:p w14:paraId="24758BC4" w14:textId="752F23DD" w:rsidR="009363EB" w:rsidRDefault="00B00903" w:rsidP="006E4301">
      <w:pPr>
        <w:rPr>
          <w:b/>
          <w:bCs/>
          <w:lang w:val="en-US"/>
        </w:rPr>
      </w:pPr>
      <w:r w:rsidRPr="00987844">
        <w:rPr>
          <w:b/>
          <w:bCs/>
          <w:highlight w:val="cyan"/>
          <w:lang w:val="en-US"/>
        </w:rPr>
        <w:t xml:space="preserve">*Note that before these running these steps in this pipeline, you must decide upon the statistical analysis tests that you will do. You will need to create the design and contrast matrix files for this. See </w:t>
      </w:r>
      <w:hyperlink w:anchor="Create_matrices" w:history="1">
        <w:r w:rsidRPr="00987844">
          <w:rPr>
            <w:rStyle w:val="Hyperlink"/>
            <w:b/>
            <w:bCs/>
            <w:highlight w:val="cyan"/>
            <w:lang w:val="en-US"/>
          </w:rPr>
          <w:t>here</w:t>
        </w:r>
      </w:hyperlink>
      <w:r w:rsidRPr="00987844">
        <w:rPr>
          <w:b/>
          <w:bCs/>
          <w:highlight w:val="cyan"/>
          <w:lang w:val="en-US"/>
        </w:rPr>
        <w:t xml:space="preserve"> in step 7 for more info.</w:t>
      </w:r>
      <w:r w:rsidRPr="00B00903">
        <w:rPr>
          <w:b/>
          <w:bCs/>
          <w:lang w:val="en-US"/>
        </w:rPr>
        <w:t xml:space="preserve"> </w:t>
      </w:r>
    </w:p>
    <w:p w14:paraId="7CD90AB4" w14:textId="65C0F8CE" w:rsidR="00C36318" w:rsidRDefault="00C36318" w:rsidP="00C36318">
      <w:pPr>
        <w:pStyle w:val="ListParagraph"/>
        <w:numPr>
          <w:ilvl w:val="0"/>
          <w:numId w:val="1"/>
        </w:numPr>
        <w:rPr>
          <w:b/>
          <w:bCs/>
          <w:sz w:val="28"/>
          <w:szCs w:val="28"/>
          <w:lang w:val="en-US"/>
        </w:rPr>
      </w:pPr>
      <w:r>
        <w:rPr>
          <w:b/>
          <w:bCs/>
          <w:sz w:val="28"/>
          <w:szCs w:val="28"/>
          <w:lang w:val="en-US"/>
        </w:rPr>
        <w:t>Compute a white matter template analysis fixel mask</w:t>
      </w:r>
    </w:p>
    <w:p w14:paraId="3715E14F" w14:textId="6BF9535D" w:rsidR="0005406D" w:rsidRDefault="0005406D" w:rsidP="0005406D">
      <w:pPr>
        <w:pStyle w:val="ListParagraph"/>
        <w:ind w:left="1080"/>
        <w:rPr>
          <w:rFonts w:cstheme="minorHAnsi"/>
          <w:color w:val="404040"/>
          <w:shd w:val="clear" w:color="auto" w:fill="FCFCFC"/>
        </w:rPr>
      </w:pPr>
      <w:r w:rsidRPr="0005406D">
        <w:rPr>
          <w:rFonts w:cstheme="minorHAnsi"/>
          <w:color w:val="404040"/>
          <w:shd w:val="clear" w:color="auto" w:fill="FCFCFC"/>
        </w:rPr>
        <w:t>In this step, we segment fixels from the FOD template. The result is the </w:t>
      </w:r>
      <w:r w:rsidRPr="0005406D">
        <w:rPr>
          <w:rFonts w:cstheme="minorHAnsi"/>
          <w:i/>
          <w:iCs/>
          <w:color w:val="404040"/>
          <w:shd w:val="clear" w:color="auto" w:fill="FCFCFC"/>
        </w:rPr>
        <w:t>fixel mask</w:t>
      </w:r>
      <w:r w:rsidRPr="0005406D">
        <w:rPr>
          <w:rFonts w:cstheme="minorHAnsi"/>
          <w:color w:val="404040"/>
          <w:shd w:val="clear" w:color="auto" w:fill="FCFCFC"/>
        </w:rPr>
        <w:t> that defines the fixels for which statistical analysis will later on be performed (and hence also which fixels’ statistics can support others via the mechanism of connectivity-based fixel enhancement (CFE) </w:t>
      </w:r>
      <w:hyperlink r:id="rId9" w:anchor="raffelt2015" w:history="1">
        <w:r w:rsidRPr="0005406D">
          <w:rPr>
            <w:rFonts w:cstheme="minorHAnsi"/>
            <w:color w:val="9B59B6"/>
            <w:u w:val="single"/>
            <w:shd w:val="clear" w:color="auto" w:fill="FCFCFC"/>
          </w:rPr>
          <w:t>[Raffelt2015]</w:t>
        </w:r>
      </w:hyperlink>
      <w:r w:rsidRPr="0005406D">
        <w:rPr>
          <w:rFonts w:cstheme="minorHAnsi"/>
          <w:color w:val="404040"/>
          <w:shd w:val="clear" w:color="auto" w:fill="FCFCFC"/>
        </w:rPr>
        <w:t>)</w:t>
      </w:r>
    </w:p>
    <w:p w14:paraId="57000394" w14:textId="36963B14" w:rsidR="0005406D" w:rsidRDefault="0005406D" w:rsidP="0005406D">
      <w:pPr>
        <w:pStyle w:val="ListParagraph"/>
        <w:ind w:left="1080"/>
        <w:rPr>
          <w:rFonts w:cstheme="minorHAnsi"/>
          <w:color w:val="404040"/>
          <w:shd w:val="clear" w:color="auto" w:fill="FCFCFC"/>
        </w:rPr>
      </w:pPr>
    </w:p>
    <w:p w14:paraId="16D35876" w14:textId="04455CCB" w:rsidR="0005406D" w:rsidRDefault="0005406D" w:rsidP="0005406D">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t>fod2fixel</w:t>
      </w:r>
    </w:p>
    <w:p w14:paraId="3C6540D6" w14:textId="77777777" w:rsidR="0005406D" w:rsidRPr="0005406D" w:rsidRDefault="0005406D" w:rsidP="0005406D">
      <w:pPr>
        <w:pStyle w:val="ListParagraph"/>
        <w:ind w:left="1080"/>
        <w:rPr>
          <w:rFonts w:cstheme="minorHAnsi"/>
          <w:b/>
          <w:bCs/>
          <w:sz w:val="28"/>
          <w:szCs w:val="28"/>
          <w:lang w:val="en-US"/>
        </w:rPr>
      </w:pPr>
    </w:p>
    <w:p w14:paraId="0BCDB4C2" w14:textId="77777777" w:rsidR="00707005" w:rsidRDefault="00707005" w:rsidP="00A225B3">
      <w:pPr>
        <w:pStyle w:val="ListParagraph"/>
        <w:ind w:left="1080"/>
        <w:rPr>
          <w:b/>
          <w:bCs/>
          <w:sz w:val="28"/>
          <w:szCs w:val="28"/>
          <w:lang w:val="en-US"/>
        </w:rPr>
      </w:pPr>
      <w:r>
        <w:rPr>
          <w:noProof/>
        </w:rPr>
        <w:drawing>
          <wp:inline distT="0" distB="0" distL="0" distR="0" wp14:anchorId="1C5365B0" wp14:editId="102D9167">
            <wp:extent cx="1379834" cy="174158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397211" cy="1763520"/>
                    </a:xfrm>
                    <a:prstGeom prst="rect">
                      <a:avLst/>
                    </a:prstGeom>
                  </pic:spPr>
                </pic:pic>
              </a:graphicData>
            </a:graphic>
          </wp:inline>
        </w:drawing>
      </w:r>
      <w:r w:rsidR="000812BB">
        <w:rPr>
          <w:b/>
          <w:bCs/>
          <w:sz w:val="28"/>
          <w:szCs w:val="28"/>
          <w:lang w:val="en-US"/>
        </w:rPr>
        <w:t xml:space="preserve">    </w:t>
      </w:r>
      <w:r w:rsidR="007961BE">
        <w:rPr>
          <w:b/>
          <w:bCs/>
          <w:sz w:val="28"/>
          <w:szCs w:val="28"/>
          <w:lang w:val="en-US"/>
        </w:rPr>
        <w:t xml:space="preserve">         </w:t>
      </w:r>
      <w:r w:rsidR="000812BB">
        <w:rPr>
          <w:b/>
          <w:bCs/>
          <w:sz w:val="28"/>
          <w:szCs w:val="28"/>
          <w:lang w:val="en-US"/>
        </w:rPr>
        <w:t xml:space="preserve">   </w:t>
      </w:r>
      <w:r>
        <w:rPr>
          <w:noProof/>
        </w:rPr>
        <w:drawing>
          <wp:inline distT="0" distB="0" distL="0" distR="0" wp14:anchorId="23823303" wp14:editId="071DF681">
            <wp:extent cx="1314450" cy="1767006"/>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334976" cy="1794599"/>
                    </a:xfrm>
                    <a:prstGeom prst="rect">
                      <a:avLst/>
                    </a:prstGeom>
                  </pic:spPr>
                </pic:pic>
              </a:graphicData>
            </a:graphic>
          </wp:inline>
        </w:drawing>
      </w:r>
    </w:p>
    <w:p w14:paraId="2C260A7D" w14:textId="43937A75" w:rsidR="00A225B3" w:rsidRDefault="000812BB" w:rsidP="00A225B3">
      <w:pPr>
        <w:pStyle w:val="ListParagraph"/>
        <w:ind w:left="1080"/>
        <w:rPr>
          <w:lang w:val="en-US"/>
        </w:rPr>
      </w:pPr>
      <w:r w:rsidRPr="007A46C0">
        <w:rPr>
          <w:lang w:val="en-US"/>
        </w:rPr>
        <w:t>wmfod_template.mif</w:t>
      </w:r>
      <w:r w:rsidRPr="007A46C0">
        <w:rPr>
          <w:lang w:val="en-US"/>
        </w:rPr>
        <w:tab/>
      </w:r>
      <w:r w:rsidR="007A46C0">
        <w:rPr>
          <w:lang w:val="en-US"/>
        </w:rPr>
        <w:tab/>
      </w:r>
      <w:r w:rsidRPr="007A46C0">
        <w:rPr>
          <w:lang w:val="en-US"/>
        </w:rPr>
        <w:t>fixel_mask (index and direction values)</w:t>
      </w:r>
    </w:p>
    <w:p w14:paraId="33349147" w14:textId="77777777" w:rsidR="00A225B3" w:rsidRPr="00A225B3" w:rsidRDefault="00A225B3" w:rsidP="00A225B3">
      <w:pPr>
        <w:pStyle w:val="ListParagraph"/>
        <w:ind w:left="1080"/>
        <w:rPr>
          <w:b/>
          <w:bCs/>
          <w:sz w:val="28"/>
          <w:szCs w:val="28"/>
          <w:lang w:val="en-US"/>
        </w:rPr>
      </w:pPr>
    </w:p>
    <w:p w14:paraId="1DE544B0" w14:textId="6D3243F9" w:rsidR="00A225B3" w:rsidRPr="00B00903" w:rsidRDefault="00317593" w:rsidP="00B00903">
      <w:pPr>
        <w:pStyle w:val="ListParagraph"/>
        <w:ind w:left="1080"/>
        <w:rPr>
          <w:lang w:val="en-US"/>
        </w:rPr>
      </w:pPr>
      <w:r>
        <w:rPr>
          <w:lang w:val="en-US"/>
        </w:rPr>
        <w:t xml:space="preserve">*You can view fixels by using the </w:t>
      </w:r>
      <w:r w:rsidRPr="008F7DBD">
        <w:rPr>
          <w:i/>
          <w:iCs/>
          <w:lang w:val="en-US"/>
        </w:rPr>
        <w:t>fixel plot tool</w:t>
      </w:r>
      <w:r>
        <w:rPr>
          <w:lang w:val="en-US"/>
        </w:rPr>
        <w:t xml:space="preserve"> on </w:t>
      </w:r>
      <w:r w:rsidRPr="008F7DBD">
        <w:rPr>
          <w:i/>
          <w:iCs/>
          <w:lang w:val="en-US"/>
        </w:rPr>
        <w:t>mrview</w:t>
      </w:r>
      <w:r>
        <w:rPr>
          <w:lang w:val="en-US"/>
        </w:rPr>
        <w:t xml:space="preserve">. </w:t>
      </w:r>
      <w:r w:rsidR="008F7DBD">
        <w:rPr>
          <w:lang w:val="en-US"/>
        </w:rPr>
        <w:t>To view the fixels, you need to load in the directions.mif</w:t>
      </w:r>
      <w:r w:rsidR="0038353E">
        <w:rPr>
          <w:lang w:val="en-US"/>
        </w:rPr>
        <w:t xml:space="preserve">, </w:t>
      </w:r>
      <w:r w:rsidR="008F7DBD">
        <w:rPr>
          <w:lang w:val="en-US"/>
        </w:rPr>
        <w:t>index.mif</w:t>
      </w:r>
      <w:r w:rsidR="0038353E">
        <w:rPr>
          <w:lang w:val="en-US"/>
        </w:rPr>
        <w:t>, and any metric file (e.g. fd.mif), if available</w:t>
      </w:r>
      <w:r w:rsidR="008F7DBD">
        <w:rPr>
          <w:lang w:val="en-US"/>
        </w:rPr>
        <w:t xml:space="preserve">. </w:t>
      </w:r>
    </w:p>
    <w:p w14:paraId="48BC55D5" w14:textId="77777777" w:rsidR="00B00903" w:rsidRDefault="00B00903" w:rsidP="00B00903">
      <w:pPr>
        <w:pStyle w:val="ListParagraph"/>
        <w:ind w:firstLine="360"/>
      </w:pPr>
    </w:p>
    <w:p w14:paraId="2F9B89B9" w14:textId="7C35A23E" w:rsidR="00317593" w:rsidRDefault="00A225B3" w:rsidP="00B00903">
      <w:pPr>
        <w:pStyle w:val="ListParagraph"/>
        <w:ind w:firstLine="360"/>
        <w:rPr>
          <w:color w:val="FF0000"/>
        </w:rPr>
      </w:pPr>
      <w:r w:rsidRPr="0063291F">
        <w:t xml:space="preserve">Elapsed time: </w:t>
      </w:r>
      <w:r>
        <w:rPr>
          <w:color w:val="FF0000"/>
        </w:rPr>
        <w:t>36 sec</w:t>
      </w:r>
    </w:p>
    <w:p w14:paraId="309E2ADF" w14:textId="77777777" w:rsidR="00B00903" w:rsidRPr="00B00903" w:rsidRDefault="00B00903" w:rsidP="00B00903">
      <w:pPr>
        <w:pStyle w:val="ListParagraph"/>
        <w:ind w:firstLine="360"/>
        <w:rPr>
          <w:color w:val="FF0000"/>
        </w:rPr>
      </w:pPr>
    </w:p>
    <w:p w14:paraId="23F7A15F" w14:textId="1FE1AEAF" w:rsidR="001412AA" w:rsidRPr="00B00903" w:rsidRDefault="00EC738A" w:rsidP="00B00903">
      <w:pPr>
        <w:pStyle w:val="ListParagraph"/>
        <w:numPr>
          <w:ilvl w:val="0"/>
          <w:numId w:val="1"/>
        </w:numPr>
        <w:rPr>
          <w:b/>
          <w:bCs/>
          <w:sz w:val="28"/>
          <w:szCs w:val="28"/>
          <w:lang w:val="en-US"/>
        </w:rPr>
      </w:pPr>
      <w:r w:rsidRPr="00EC738A">
        <w:rPr>
          <w:b/>
          <w:bCs/>
          <w:sz w:val="28"/>
          <w:szCs w:val="28"/>
          <w:lang w:val="en-US"/>
        </w:rPr>
        <w:t xml:space="preserve">Estimate participants’ fixels and </w:t>
      </w:r>
      <w:r w:rsidR="009A4AF1">
        <w:rPr>
          <w:b/>
          <w:bCs/>
          <w:sz w:val="28"/>
          <w:szCs w:val="28"/>
          <w:lang w:val="en-US"/>
        </w:rPr>
        <w:t xml:space="preserve">FBA </w:t>
      </w:r>
      <w:r w:rsidRPr="00EC738A">
        <w:rPr>
          <w:b/>
          <w:bCs/>
          <w:sz w:val="28"/>
          <w:szCs w:val="28"/>
          <w:lang w:val="en-US"/>
        </w:rPr>
        <w:t>metric</w:t>
      </w:r>
      <w:r w:rsidR="009A4AF1">
        <w:rPr>
          <w:b/>
          <w:bCs/>
          <w:sz w:val="28"/>
          <w:szCs w:val="28"/>
          <w:lang w:val="en-US"/>
        </w:rPr>
        <w:t>s</w:t>
      </w:r>
      <w:r w:rsidRPr="00EC738A">
        <w:rPr>
          <w:b/>
          <w:bCs/>
          <w:sz w:val="28"/>
          <w:szCs w:val="28"/>
          <w:lang w:val="en-US"/>
        </w:rPr>
        <w:t xml:space="preserve"> </w:t>
      </w:r>
    </w:p>
    <w:p w14:paraId="037883F1" w14:textId="2B6F8740" w:rsidR="001F637E" w:rsidRPr="001F637E" w:rsidRDefault="001F637E" w:rsidP="001F637E">
      <w:pPr>
        <w:jc w:val="center"/>
        <w:rPr>
          <w:lang w:val="en-US"/>
        </w:rPr>
      </w:pPr>
      <w:r>
        <w:rPr>
          <w:noProof/>
        </w:rPr>
        <w:drawing>
          <wp:inline distT="0" distB="0" distL="0" distR="0" wp14:anchorId="5F5B63D0" wp14:editId="0F92A86F">
            <wp:extent cx="3762375" cy="1953717"/>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06084" cy="1976414"/>
                    </a:xfrm>
                    <a:prstGeom prst="rect">
                      <a:avLst/>
                    </a:prstGeom>
                  </pic:spPr>
                </pic:pic>
              </a:graphicData>
            </a:graphic>
          </wp:inline>
        </w:drawing>
      </w:r>
    </w:p>
    <w:p w14:paraId="2A50C447" w14:textId="4D3C3D24" w:rsidR="001F637E" w:rsidRPr="001F637E" w:rsidRDefault="001F637E" w:rsidP="001F637E">
      <w:pPr>
        <w:rPr>
          <w:lang w:val="en-US"/>
        </w:rPr>
      </w:pPr>
      <w:r>
        <w:rPr>
          <w:lang w:val="en-US"/>
        </w:rPr>
        <w:lastRenderedPageBreak/>
        <w:t>This is FOD reorientation that needs to be applied</w:t>
      </w:r>
      <w:r w:rsidR="009A4AF1">
        <w:rPr>
          <w:lang w:val="en-US"/>
        </w:rPr>
        <w:t xml:space="preserve"> after warping to template space</w:t>
      </w:r>
      <w:r>
        <w:rPr>
          <w:lang w:val="en-US"/>
        </w:rPr>
        <w:t xml:space="preserve">. </w:t>
      </w:r>
    </w:p>
    <w:p w14:paraId="1129D3A5" w14:textId="77777777" w:rsidR="001F637E" w:rsidRDefault="001F637E" w:rsidP="001412AA">
      <w:pPr>
        <w:pStyle w:val="ListParagraph"/>
        <w:ind w:left="1800"/>
        <w:rPr>
          <w:lang w:val="en-US"/>
        </w:rPr>
      </w:pPr>
    </w:p>
    <w:p w14:paraId="62CFA121" w14:textId="15F99C8E" w:rsidR="001412AA" w:rsidRPr="001412AA" w:rsidRDefault="001412AA" w:rsidP="001412AA">
      <w:pPr>
        <w:pStyle w:val="ListParagraph"/>
        <w:numPr>
          <w:ilvl w:val="0"/>
          <w:numId w:val="10"/>
        </w:numPr>
        <w:rPr>
          <w:b/>
          <w:bCs/>
          <w:lang w:val="en-US"/>
        </w:rPr>
      </w:pPr>
      <w:r w:rsidRPr="001412AA">
        <w:rPr>
          <w:b/>
          <w:bCs/>
          <w:lang w:val="en-US"/>
        </w:rPr>
        <w:t>Warp FOD images to template space</w:t>
      </w:r>
    </w:p>
    <w:p w14:paraId="350B84FD" w14:textId="345E8363" w:rsidR="001412AA" w:rsidRDefault="001412AA" w:rsidP="001412AA">
      <w:pPr>
        <w:pStyle w:val="ListParagraph"/>
        <w:ind w:left="1800"/>
        <w:rPr>
          <w:lang w:val="en-US"/>
        </w:rPr>
      </w:pPr>
      <w:r>
        <w:rPr>
          <w:lang w:val="en-US"/>
        </w:rPr>
        <w:t>H</w:t>
      </w:r>
      <w:r w:rsidRPr="001412AA">
        <w:rPr>
          <w:lang w:val="en-US"/>
        </w:rPr>
        <w:t>ere</w:t>
      </w:r>
      <w:r>
        <w:rPr>
          <w:lang w:val="en-US"/>
        </w:rPr>
        <w:t>,</w:t>
      </w:r>
      <w:r w:rsidRPr="001412AA">
        <w:rPr>
          <w:lang w:val="en-US"/>
        </w:rPr>
        <w:t xml:space="preserve"> we warp FOD images into template space without FOD reorientation, as reorientation will be performed in a separate subsequent step (after fixel segmentation)</w:t>
      </w:r>
      <w:r w:rsidR="007A46C0">
        <w:rPr>
          <w:lang w:val="en-US"/>
        </w:rPr>
        <w:t>.</w:t>
      </w:r>
    </w:p>
    <w:p w14:paraId="7A86C907" w14:textId="1FDB0BAE" w:rsidR="001412AA" w:rsidRDefault="001412AA" w:rsidP="001412AA">
      <w:pPr>
        <w:pStyle w:val="ListParagraph"/>
        <w:ind w:left="1800"/>
        <w:rPr>
          <w:lang w:val="en-US"/>
        </w:rPr>
      </w:pPr>
    </w:p>
    <w:p w14:paraId="33662026" w14:textId="3CC2021E"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t>mrtransform</w:t>
      </w:r>
    </w:p>
    <w:p w14:paraId="79D81CED" w14:textId="72DA9CBE" w:rsidR="006F49B2" w:rsidRDefault="006F49B2" w:rsidP="001412AA">
      <w:pPr>
        <w:pStyle w:val="ListParagraph"/>
        <w:ind w:left="1080" w:firstLine="720"/>
        <w:rPr>
          <w:color w:val="FF66FF"/>
          <w:lang w:val="en-US"/>
        </w:rPr>
      </w:pPr>
    </w:p>
    <w:p w14:paraId="47BC0D8C" w14:textId="39586C20" w:rsidR="006F49B2" w:rsidRDefault="006F49B2" w:rsidP="001412AA">
      <w:pPr>
        <w:pStyle w:val="ListParagraph"/>
        <w:ind w:left="1080" w:firstLine="720"/>
        <w:rPr>
          <w:color w:val="FF66FF"/>
          <w:lang w:val="en-US"/>
        </w:rPr>
      </w:pPr>
    </w:p>
    <w:p w14:paraId="5967C3D5" w14:textId="0B533C94" w:rsidR="006F49B2" w:rsidRDefault="006F49B2" w:rsidP="001412AA">
      <w:pPr>
        <w:pStyle w:val="ListParagraph"/>
        <w:ind w:left="1080" w:firstLine="720"/>
        <w:rPr>
          <w:color w:val="FF66FF"/>
          <w:lang w:val="en-US"/>
        </w:rPr>
      </w:pPr>
      <w:r>
        <w:rPr>
          <w:noProof/>
        </w:rPr>
        <mc:AlternateContent>
          <mc:Choice Requires="wps">
            <w:drawing>
              <wp:anchor distT="0" distB="0" distL="114300" distR="114300" simplePos="0" relativeHeight="251659264" behindDoc="0" locked="0" layoutInCell="1" allowOverlap="1" wp14:anchorId="0470362C" wp14:editId="7F6CB86E">
                <wp:simplePos x="0" y="0"/>
                <wp:positionH relativeFrom="column">
                  <wp:posOffset>5105400</wp:posOffset>
                </wp:positionH>
                <wp:positionV relativeFrom="paragraph">
                  <wp:posOffset>1311275</wp:posOffset>
                </wp:positionV>
                <wp:extent cx="47625" cy="257175"/>
                <wp:effectExtent l="57150" t="0" r="47625" b="47625"/>
                <wp:wrapNone/>
                <wp:docPr id="6" name="Straight Arrow Connector 6"/>
                <wp:cNvGraphicFramePr/>
                <a:graphic xmlns:a="http://schemas.openxmlformats.org/drawingml/2006/main">
                  <a:graphicData uri="http://schemas.microsoft.com/office/word/2010/wordprocessingShape">
                    <wps:wsp>
                      <wps:cNvCnPr/>
                      <wps:spPr>
                        <a:xfrm flipH="1">
                          <a:off x="0" y="0"/>
                          <a:ext cx="47625"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7EC122E" id="_x0000_t32" coordsize="21600,21600" o:spt="32" o:oned="t" path="m,l21600,21600e" filled="f">
                <v:path arrowok="t" fillok="f" o:connecttype="none"/>
                <o:lock v:ext="edit" shapetype="t"/>
              </v:shapetype>
              <v:shape id="Straight Arrow Connector 6" o:spid="_x0000_s1026" type="#_x0000_t32" style="position:absolute;margin-left:402pt;margin-top:103.25pt;width:3.75pt;height:20.25pt;flip:x;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" strokecolor="#4472c4 [3204]" strokeweight=".5pt">
                <v:stroke endarrow="block" joinstyle="miter"/>
              </v:shape>
            </w:pict>
          </mc:Fallback>
        </mc:AlternateContent>
      </w:r>
      <w:r w:rsidR="00E563F0" w:rsidRPr="00E563F0">
        <w:rPr>
          <w:noProof/>
        </w:rPr>
        <w:t xml:space="preserve"> </w:t>
      </w:r>
      <w:r w:rsidR="00E563F0">
        <w:rPr>
          <w:noProof/>
        </w:rPr>
        <w:drawing>
          <wp:inline distT="0" distB="0" distL="0" distR="0" wp14:anchorId="16C4DBE2" wp14:editId="31A6E21C">
            <wp:extent cx="1620556" cy="1314090"/>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641283" cy="1330898"/>
                    </a:xfrm>
                    <a:prstGeom prst="rect">
                      <a:avLst/>
                    </a:prstGeom>
                  </pic:spPr>
                </pic:pic>
              </a:graphicData>
            </a:graphic>
          </wp:inline>
        </w:drawing>
      </w:r>
      <w:r>
        <w:rPr>
          <w:color w:val="FF66FF"/>
          <w:lang w:val="en-US"/>
        </w:rPr>
        <w:t xml:space="preserve">    </w:t>
      </w:r>
      <w:r w:rsidR="00E563F0">
        <w:rPr>
          <w:noProof/>
        </w:rPr>
        <w:drawing>
          <wp:inline distT="0" distB="0" distL="0" distR="0" wp14:anchorId="186E4840" wp14:editId="793207F3">
            <wp:extent cx="979336" cy="96139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998317" cy="980023"/>
                    </a:xfrm>
                    <a:prstGeom prst="rect">
                      <a:avLst/>
                    </a:prstGeom>
                  </pic:spPr>
                </pic:pic>
              </a:graphicData>
            </a:graphic>
          </wp:inline>
        </w:drawing>
      </w:r>
      <w:r>
        <w:rPr>
          <w:color w:val="FF66FF"/>
          <w:lang w:val="en-US"/>
        </w:rPr>
        <w:t xml:space="preserve">    </w:t>
      </w:r>
      <w:r w:rsidR="00E563F0">
        <w:rPr>
          <w:noProof/>
        </w:rPr>
        <w:drawing>
          <wp:inline distT="0" distB="0" distL="0" distR="0" wp14:anchorId="1347A0E2" wp14:editId="61A542FB">
            <wp:extent cx="1638300" cy="1351337"/>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57440" cy="1367125"/>
                    </a:xfrm>
                    <a:prstGeom prst="rect">
                      <a:avLst/>
                    </a:prstGeom>
                  </pic:spPr>
                </pic:pic>
              </a:graphicData>
            </a:graphic>
          </wp:inline>
        </w:drawing>
      </w:r>
    </w:p>
    <w:p w14:paraId="4CC2AA29" w14:textId="5A0F30A1" w:rsidR="006F49B2" w:rsidRDefault="006F49B2" w:rsidP="006F49B2">
      <w:pPr>
        <w:ind w:left="1440" w:firstLine="720"/>
        <w:rPr>
          <w:lang w:val="en-US"/>
        </w:rPr>
      </w:pPr>
      <w:r w:rsidRPr="006F49B2">
        <w:rPr>
          <w:lang w:val="en-US"/>
        </w:rPr>
        <w:t>wmfod_norm.mif</w:t>
      </w:r>
      <w:r>
        <w:rPr>
          <w:lang w:val="en-US"/>
        </w:rPr>
        <w:t xml:space="preserve"> </w:t>
      </w:r>
      <w:r w:rsidR="00317593">
        <w:rPr>
          <w:lang w:val="en-US"/>
        </w:rPr>
        <w:t xml:space="preserve">     </w:t>
      </w:r>
      <w:r w:rsidRPr="006F49B2">
        <w:rPr>
          <w:lang w:val="en-US"/>
        </w:rPr>
        <w:t>subject2template.mif</w:t>
      </w:r>
      <w:r w:rsidR="00317593">
        <w:rPr>
          <w:lang w:val="en-US"/>
        </w:rPr>
        <w:t xml:space="preserve"> (the warp)</w:t>
      </w:r>
      <w:r>
        <w:rPr>
          <w:lang w:val="en-US"/>
        </w:rPr>
        <w:t xml:space="preserve">                         </w:t>
      </w:r>
    </w:p>
    <w:p w14:paraId="2EB762C7" w14:textId="77777777" w:rsidR="005E11B9" w:rsidRDefault="006F49B2" w:rsidP="006F49B2">
      <w:pPr>
        <w:ind w:left="3600" w:firstLine="720"/>
        <w:rPr>
          <w:lang w:val="en-US"/>
        </w:rPr>
      </w:pPr>
      <w:r>
        <w:rPr>
          <w:lang w:val="en-US"/>
        </w:rPr>
        <w:t xml:space="preserve">         </w:t>
      </w:r>
      <w:r w:rsidRPr="006F49B2">
        <w:rPr>
          <w:lang w:val="en-US"/>
        </w:rPr>
        <w:t>fod_in_template_space_NOT_REORIENTED.mif</w:t>
      </w:r>
    </w:p>
    <w:p w14:paraId="373E5284" w14:textId="77777777" w:rsidR="00A225B3" w:rsidRDefault="00A225B3" w:rsidP="00A225B3">
      <w:pPr>
        <w:pStyle w:val="ListParagraph"/>
        <w:ind w:firstLine="360"/>
        <w:rPr>
          <w:lang w:val="en-US"/>
        </w:rPr>
      </w:pPr>
      <w:r>
        <w:rPr>
          <w:lang w:val="en-US"/>
        </w:rPr>
        <w:tab/>
      </w:r>
    </w:p>
    <w:p w14:paraId="0A6EC104" w14:textId="649D9710" w:rsidR="003F73DC" w:rsidRDefault="00A225B3" w:rsidP="00A225B3">
      <w:pPr>
        <w:pStyle w:val="ListParagraph"/>
        <w:ind w:left="1080" w:firstLine="720"/>
        <w:rPr>
          <w:color w:val="FF0000"/>
        </w:rPr>
      </w:pPr>
      <w:r w:rsidRPr="0063291F">
        <w:t xml:space="preserve">Elapsed time: </w:t>
      </w:r>
      <w:r>
        <w:rPr>
          <w:color w:val="FF0000"/>
        </w:rPr>
        <w:t>16 sec</w:t>
      </w:r>
    </w:p>
    <w:p w14:paraId="0CB91D21" w14:textId="77777777" w:rsidR="00A225B3" w:rsidRPr="00A225B3" w:rsidRDefault="00A225B3" w:rsidP="00A225B3">
      <w:pPr>
        <w:pStyle w:val="ListParagraph"/>
        <w:ind w:left="1080" w:firstLine="720"/>
        <w:rPr>
          <w:color w:val="FF0000"/>
        </w:rPr>
      </w:pPr>
    </w:p>
    <w:p w14:paraId="003E5D61" w14:textId="347DB1CC" w:rsidR="001412AA" w:rsidRPr="001412AA" w:rsidRDefault="001412AA" w:rsidP="001412AA">
      <w:pPr>
        <w:pStyle w:val="ListParagraph"/>
        <w:numPr>
          <w:ilvl w:val="0"/>
          <w:numId w:val="10"/>
        </w:numPr>
        <w:rPr>
          <w:b/>
          <w:bCs/>
          <w:lang w:val="en-US"/>
        </w:rPr>
      </w:pPr>
      <w:r w:rsidRPr="001412AA">
        <w:rPr>
          <w:b/>
          <w:bCs/>
          <w:lang w:val="en-US"/>
        </w:rPr>
        <w:t>Segment FOD images to estimate fixels and their FD metric</w:t>
      </w:r>
    </w:p>
    <w:p w14:paraId="50D075BB" w14:textId="6641D4A5" w:rsidR="005E11B9" w:rsidRPr="00541B09" w:rsidRDefault="001412AA" w:rsidP="00541B09">
      <w:pPr>
        <w:pStyle w:val="ListParagraph"/>
        <w:ind w:left="1800"/>
        <w:rPr>
          <w:lang w:val="en-US"/>
        </w:rPr>
      </w:pPr>
      <w:r w:rsidRPr="001412AA">
        <w:rPr>
          <w:lang w:val="en-US"/>
        </w:rPr>
        <w:t>Here we segment each FOD lobe to identify the number and orientation of fixels in each voxel. The output also contains the apparent fibre density (AFD) value per fixel (estimated as the FOD lobe integral)</w:t>
      </w:r>
      <w:r w:rsidR="00541B09">
        <w:rPr>
          <w:lang w:val="en-US"/>
        </w:rPr>
        <w:t>.</w:t>
      </w:r>
    </w:p>
    <w:p w14:paraId="2D593266" w14:textId="77777777" w:rsidR="001412AA" w:rsidRDefault="001412AA" w:rsidP="001412AA">
      <w:pPr>
        <w:pStyle w:val="ListParagraph"/>
        <w:ind w:left="1080" w:firstLine="720"/>
        <w:rPr>
          <w:color w:val="FF66FF"/>
          <w:lang w:val="en-US"/>
        </w:rPr>
      </w:pPr>
    </w:p>
    <w:p w14:paraId="09D331C0" w14:textId="3114FE11" w:rsidR="00541B09" w:rsidRPr="00541B09" w:rsidRDefault="001412AA" w:rsidP="00541B09">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t>fod2fixel</w:t>
      </w:r>
    </w:p>
    <w:p w14:paraId="551A6E36" w14:textId="7202F338" w:rsidR="00541B09" w:rsidRDefault="00541B09" w:rsidP="001412AA">
      <w:pPr>
        <w:pStyle w:val="ListParagraph"/>
        <w:ind w:left="1080" w:firstLine="720"/>
        <w:rPr>
          <w:color w:val="FF66FF"/>
          <w:lang w:val="en-US"/>
        </w:rPr>
      </w:pPr>
    </w:p>
    <w:p w14:paraId="763990DE" w14:textId="77777777" w:rsidR="00541B09" w:rsidRDefault="00541B09" w:rsidP="001412AA">
      <w:pPr>
        <w:pStyle w:val="ListParagraph"/>
        <w:ind w:left="1080" w:firstLine="720"/>
        <w:rPr>
          <w:color w:val="FF66FF"/>
          <w:lang w:val="en-US"/>
        </w:rPr>
      </w:pPr>
    </w:p>
    <w:p w14:paraId="04447BD4" w14:textId="78736CE0" w:rsidR="00C0006D" w:rsidRPr="003F4A6F" w:rsidRDefault="00E563F0" w:rsidP="003F4A6F">
      <w:pPr>
        <w:pStyle w:val="ListParagraph"/>
        <w:ind w:left="1800"/>
        <w:rPr>
          <w:lang w:val="en-US"/>
        </w:rPr>
      </w:pPr>
      <w:r>
        <w:rPr>
          <w:noProof/>
        </w:rPr>
        <w:drawing>
          <wp:inline distT="0" distB="0" distL="0" distR="0" wp14:anchorId="7F750486" wp14:editId="5D141F8C">
            <wp:extent cx="1638300" cy="1351336"/>
            <wp:effectExtent l="0" t="0" r="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58049" cy="1367626"/>
                    </a:xfrm>
                    <a:prstGeom prst="rect">
                      <a:avLst/>
                    </a:prstGeom>
                  </pic:spPr>
                </pic:pic>
              </a:graphicData>
            </a:graphic>
          </wp:inline>
        </w:drawing>
      </w:r>
      <w:r w:rsidR="007961BE">
        <w:rPr>
          <w:lang w:val="en-US"/>
        </w:rPr>
        <w:t xml:space="preserve">            </w:t>
      </w:r>
      <w:r w:rsidR="003F4A6F">
        <w:rPr>
          <w:lang w:val="en-US"/>
        </w:rPr>
        <w:t xml:space="preserve">               </w:t>
      </w:r>
      <w:r w:rsidR="007961BE">
        <w:rPr>
          <w:lang w:val="en-US"/>
        </w:rPr>
        <w:t xml:space="preserve">    </w:t>
      </w:r>
      <w:r>
        <w:rPr>
          <w:noProof/>
        </w:rPr>
        <w:drawing>
          <wp:inline distT="0" distB="0" distL="0" distR="0" wp14:anchorId="7F24D631" wp14:editId="0912BE98">
            <wp:extent cx="1776188" cy="139992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792520" cy="1412797"/>
                    </a:xfrm>
                    <a:prstGeom prst="rect">
                      <a:avLst/>
                    </a:prstGeom>
                  </pic:spPr>
                </pic:pic>
              </a:graphicData>
            </a:graphic>
          </wp:inline>
        </w:drawing>
      </w:r>
      <w:r w:rsidR="00406F0E">
        <w:rPr>
          <w:noProof/>
        </w:rPr>
        <w:t xml:space="preserve">                       </w:t>
      </w:r>
    </w:p>
    <w:p w14:paraId="12343832" w14:textId="51841D18" w:rsidR="00C0006D" w:rsidRDefault="00C0006D" w:rsidP="003F73DC">
      <w:pPr>
        <w:pStyle w:val="ListParagraph"/>
        <w:ind w:left="1800"/>
        <w:rPr>
          <w:lang w:val="en-US"/>
        </w:rPr>
      </w:pPr>
      <w:r w:rsidRPr="006F49B2">
        <w:rPr>
          <w:lang w:val="en-US"/>
        </w:rPr>
        <w:t>fod_in_template_space_NOT_REORIENTED.mif</w:t>
      </w:r>
      <w:r w:rsidRPr="006F49B2">
        <w:rPr>
          <w:lang w:val="en-US"/>
        </w:rPr>
        <w:tab/>
      </w:r>
      <w:r w:rsidR="00406F0E">
        <w:rPr>
          <w:lang w:val="en-US"/>
        </w:rPr>
        <w:t>NOT REORIENTE</w:t>
      </w:r>
      <w:r w:rsidR="003F4A6F">
        <w:rPr>
          <w:lang w:val="en-US"/>
        </w:rPr>
        <w:t>D</w:t>
      </w:r>
    </w:p>
    <w:p w14:paraId="68E4F4DC" w14:textId="77777777" w:rsidR="003F73DC" w:rsidRPr="003F73DC" w:rsidRDefault="003F73DC" w:rsidP="003F73DC">
      <w:pPr>
        <w:pStyle w:val="ListParagraph"/>
        <w:ind w:left="1800"/>
        <w:rPr>
          <w:lang w:val="en-US"/>
        </w:rPr>
      </w:pPr>
    </w:p>
    <w:p w14:paraId="713C0295" w14:textId="2F3C83B1" w:rsidR="00A225B3" w:rsidRPr="00C638AE" w:rsidRDefault="00A225B3" w:rsidP="00A225B3">
      <w:pPr>
        <w:pStyle w:val="ListParagraph"/>
        <w:ind w:left="1080" w:firstLine="720"/>
        <w:rPr>
          <w:color w:val="FF0000"/>
        </w:rPr>
      </w:pPr>
      <w:r w:rsidRPr="0063291F">
        <w:t xml:space="preserve">Elapsed time: </w:t>
      </w:r>
      <w:r>
        <w:rPr>
          <w:color w:val="FF0000"/>
        </w:rPr>
        <w:t>42 sec</w:t>
      </w:r>
    </w:p>
    <w:p w14:paraId="0FA65AF0" w14:textId="77777777" w:rsidR="00C0006D" w:rsidRDefault="00C0006D" w:rsidP="001412AA">
      <w:pPr>
        <w:pStyle w:val="ListParagraph"/>
        <w:ind w:left="1800"/>
        <w:rPr>
          <w:lang w:val="en-US"/>
        </w:rPr>
      </w:pPr>
    </w:p>
    <w:p w14:paraId="1D785073" w14:textId="5395596E" w:rsidR="001412AA" w:rsidRPr="001412AA" w:rsidRDefault="001412AA" w:rsidP="001412AA">
      <w:pPr>
        <w:pStyle w:val="ListParagraph"/>
        <w:numPr>
          <w:ilvl w:val="0"/>
          <w:numId w:val="10"/>
        </w:numPr>
        <w:rPr>
          <w:b/>
          <w:bCs/>
          <w:lang w:val="en-US"/>
        </w:rPr>
      </w:pPr>
      <w:r w:rsidRPr="001412AA">
        <w:rPr>
          <w:b/>
          <w:bCs/>
          <w:lang w:val="en-US"/>
        </w:rPr>
        <w:t>Reorient fixels</w:t>
      </w:r>
    </w:p>
    <w:p w14:paraId="2394BDE9" w14:textId="56AA9AA3" w:rsidR="001412AA" w:rsidRDefault="001412AA" w:rsidP="001412AA">
      <w:pPr>
        <w:pStyle w:val="ListParagraph"/>
        <w:ind w:left="1800"/>
        <w:rPr>
          <w:lang w:val="en-US"/>
        </w:rPr>
      </w:pPr>
      <w:r w:rsidRPr="001412AA">
        <w:rPr>
          <w:lang w:val="en-US"/>
        </w:rPr>
        <w:t>Here we reorient the fixels of all subjects in template space based on the local transformation at each voxel in the warps used previously</w:t>
      </w:r>
      <w:r w:rsidR="00541B09">
        <w:rPr>
          <w:lang w:val="en-US"/>
        </w:rPr>
        <w:t>.</w:t>
      </w:r>
    </w:p>
    <w:p w14:paraId="03E4FE09" w14:textId="590539D5" w:rsidR="001412AA" w:rsidRDefault="001412AA" w:rsidP="001412AA">
      <w:pPr>
        <w:pStyle w:val="ListParagraph"/>
        <w:ind w:left="1800"/>
        <w:rPr>
          <w:lang w:val="en-US"/>
        </w:rPr>
      </w:pPr>
    </w:p>
    <w:p w14:paraId="60B377F9" w14:textId="51563A35"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t>fixelreorient</w:t>
      </w:r>
    </w:p>
    <w:p w14:paraId="38887D71" w14:textId="67412274" w:rsidR="001412AA" w:rsidRDefault="001412AA" w:rsidP="001412AA">
      <w:pPr>
        <w:pStyle w:val="ListParagraph"/>
        <w:ind w:left="1800"/>
        <w:rPr>
          <w:lang w:val="en-US"/>
        </w:rPr>
      </w:pPr>
    </w:p>
    <w:p w14:paraId="045C36A6" w14:textId="0305F386" w:rsidR="00541B09" w:rsidRDefault="00E563F0" w:rsidP="00541B09">
      <w:pPr>
        <w:pStyle w:val="ListParagraph"/>
        <w:ind w:left="1800"/>
        <w:rPr>
          <w:lang w:val="en-US"/>
        </w:rPr>
      </w:pPr>
      <w:r>
        <w:rPr>
          <w:noProof/>
        </w:rPr>
        <w:drawing>
          <wp:inline distT="0" distB="0" distL="0" distR="0" wp14:anchorId="165C1574" wp14:editId="1DD17711">
            <wp:extent cx="2971800" cy="236979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93069" cy="2386756"/>
                    </a:xfrm>
                    <a:prstGeom prst="rect">
                      <a:avLst/>
                    </a:prstGeom>
                  </pic:spPr>
                </pic:pic>
              </a:graphicData>
            </a:graphic>
          </wp:inline>
        </w:drawing>
      </w:r>
    </w:p>
    <w:p w14:paraId="70F0CB48" w14:textId="6A583BFA" w:rsidR="001412AA" w:rsidRDefault="00541B09" w:rsidP="00541B09">
      <w:pPr>
        <w:pStyle w:val="ListParagraph"/>
        <w:ind w:left="1800"/>
        <w:rPr>
          <w:lang w:val="en-US"/>
        </w:rPr>
      </w:pPr>
      <w:r>
        <w:rPr>
          <w:lang w:val="en-US"/>
        </w:rPr>
        <w:t xml:space="preserve"> </w:t>
      </w:r>
      <w:r w:rsidR="003F4A6F">
        <w:rPr>
          <w:lang w:val="en-US"/>
        </w:rPr>
        <w:t xml:space="preserve">             </w:t>
      </w:r>
      <w:r w:rsidR="00406F0E" w:rsidRPr="00541B09">
        <w:rPr>
          <w:lang w:val="en-US"/>
        </w:rPr>
        <w:t>REORIENTED</w:t>
      </w:r>
    </w:p>
    <w:p w14:paraId="739B2F0A" w14:textId="236879E3" w:rsidR="00541B09" w:rsidRDefault="00541B09" w:rsidP="00541B09">
      <w:pPr>
        <w:pStyle w:val="ListParagraph"/>
        <w:ind w:left="1800"/>
        <w:rPr>
          <w:lang w:val="en-US"/>
        </w:rPr>
      </w:pPr>
    </w:p>
    <w:p w14:paraId="7A18B8A0" w14:textId="216FD70D" w:rsidR="00541B09" w:rsidRDefault="00541B09" w:rsidP="00541B09">
      <w:pPr>
        <w:pStyle w:val="ListParagraph"/>
        <w:ind w:left="1800"/>
        <w:rPr>
          <w:lang w:val="en-US"/>
        </w:rPr>
      </w:pPr>
    </w:p>
    <w:p w14:paraId="5A99CA30" w14:textId="0750A16D" w:rsidR="00541B09" w:rsidRDefault="00541B09" w:rsidP="00541B09">
      <w:pPr>
        <w:pStyle w:val="ListParagraph"/>
        <w:ind w:left="1800"/>
        <w:rPr>
          <w:lang w:val="en-US"/>
        </w:rPr>
      </w:pPr>
      <w:r>
        <w:rPr>
          <w:lang w:val="en-US"/>
        </w:rPr>
        <w:t>Zoom into the fixels</w:t>
      </w:r>
      <w:r w:rsidR="00FA1056">
        <w:rPr>
          <w:lang w:val="en-US"/>
        </w:rPr>
        <w:t xml:space="preserve"> to see the rotation of the fixels</w:t>
      </w:r>
      <w:r>
        <w:rPr>
          <w:lang w:val="en-US"/>
        </w:rPr>
        <w:t xml:space="preserve">: </w:t>
      </w:r>
    </w:p>
    <w:p w14:paraId="627BFAFD" w14:textId="4958A09D" w:rsidR="00541B09" w:rsidRDefault="00541B09" w:rsidP="00541B09">
      <w:pPr>
        <w:pStyle w:val="ListParagraph"/>
        <w:ind w:left="1800"/>
        <w:rPr>
          <w:lang w:val="en-US"/>
        </w:rPr>
      </w:pPr>
    </w:p>
    <w:p w14:paraId="681685AB" w14:textId="36E263CB" w:rsidR="00541B09" w:rsidRPr="001111F9" w:rsidRDefault="00E563F0" w:rsidP="001111F9">
      <w:pPr>
        <w:rPr>
          <w:lang w:val="en-US"/>
        </w:rPr>
      </w:pPr>
      <w:r>
        <w:rPr>
          <w:noProof/>
        </w:rPr>
        <w:drawing>
          <wp:inline distT="0" distB="0" distL="0" distR="0" wp14:anchorId="150AC57C" wp14:editId="6FE86910">
            <wp:extent cx="2769453" cy="29400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69453" cy="2940050"/>
                    </a:xfrm>
                    <a:prstGeom prst="rect">
                      <a:avLst/>
                    </a:prstGeom>
                  </pic:spPr>
                </pic:pic>
              </a:graphicData>
            </a:graphic>
          </wp:inline>
        </w:drawing>
      </w:r>
      <w:r w:rsidR="00541B09" w:rsidRPr="001111F9">
        <w:rPr>
          <w:lang w:val="en-US"/>
        </w:rPr>
        <w:t xml:space="preserve">    </w:t>
      </w:r>
      <w:r>
        <w:rPr>
          <w:noProof/>
        </w:rPr>
        <w:drawing>
          <wp:inline distT="0" distB="0" distL="0" distR="0" wp14:anchorId="261B23B6" wp14:editId="6F77C7A3">
            <wp:extent cx="2765718" cy="301177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65718" cy="3011771"/>
                    </a:xfrm>
                    <a:prstGeom prst="rect">
                      <a:avLst/>
                    </a:prstGeom>
                  </pic:spPr>
                </pic:pic>
              </a:graphicData>
            </a:graphic>
          </wp:inline>
        </w:drawing>
      </w:r>
    </w:p>
    <w:p w14:paraId="5CC37D30" w14:textId="35B857D8" w:rsidR="00541B09" w:rsidRPr="001111F9" w:rsidRDefault="00541B09" w:rsidP="001111F9">
      <w:pPr>
        <w:ind w:left="720" w:firstLine="720"/>
        <w:rPr>
          <w:lang w:val="en-US"/>
        </w:rPr>
      </w:pPr>
      <w:r w:rsidRPr="001111F9">
        <w:rPr>
          <w:lang w:val="en-US"/>
        </w:rPr>
        <w:t>NOT REORIENTED</w:t>
      </w:r>
      <w:r w:rsidRPr="001111F9">
        <w:rPr>
          <w:lang w:val="en-US"/>
        </w:rPr>
        <w:tab/>
      </w:r>
      <w:r w:rsidRPr="001111F9">
        <w:rPr>
          <w:lang w:val="en-US"/>
        </w:rPr>
        <w:tab/>
      </w:r>
      <w:r w:rsidRPr="001111F9">
        <w:rPr>
          <w:lang w:val="en-US"/>
        </w:rPr>
        <w:tab/>
      </w:r>
      <w:r w:rsidR="001111F9">
        <w:rPr>
          <w:lang w:val="en-US"/>
        </w:rPr>
        <w:tab/>
      </w:r>
      <w:r w:rsidRPr="001111F9">
        <w:rPr>
          <w:lang w:val="en-US"/>
        </w:rPr>
        <w:t xml:space="preserve">REORIENTED </w:t>
      </w:r>
    </w:p>
    <w:p w14:paraId="6AA339F0" w14:textId="0A21BAA4" w:rsidR="003F73DC" w:rsidRDefault="00E563F0" w:rsidP="001111F9">
      <w:pPr>
        <w:rPr>
          <w:lang w:val="en-US"/>
        </w:rPr>
      </w:pPr>
      <w:r>
        <w:rPr>
          <w:noProof/>
        </w:rPr>
        <w:lastRenderedPageBreak/>
        <w:drawing>
          <wp:inline distT="0" distB="0" distL="0" distR="0" wp14:anchorId="4B01CEB7" wp14:editId="5E658FE5">
            <wp:extent cx="5865530" cy="6419850"/>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867749" cy="6422279"/>
                    </a:xfrm>
                    <a:prstGeom prst="rect">
                      <a:avLst/>
                    </a:prstGeom>
                  </pic:spPr>
                </pic:pic>
              </a:graphicData>
            </a:graphic>
          </wp:inline>
        </w:drawing>
      </w:r>
    </w:p>
    <w:p w14:paraId="0D26F217" w14:textId="5EE20B51" w:rsidR="00541B09" w:rsidRDefault="00E77F76" w:rsidP="00541B09">
      <w:r>
        <w:rPr>
          <w:lang w:val="en-US"/>
        </w:rPr>
        <w:t xml:space="preserve">You can see that </w:t>
      </w:r>
      <w:r w:rsidR="003F4A6F">
        <w:rPr>
          <w:lang w:val="en-US"/>
        </w:rPr>
        <w:t>th</w:t>
      </w:r>
      <w:r w:rsidR="003F4A6F" w:rsidRPr="00541B09">
        <w:rPr>
          <w:lang w:val="en-US"/>
        </w:rPr>
        <w:t>ere</w:t>
      </w:r>
      <w:r w:rsidR="00541B09" w:rsidRPr="00541B09">
        <w:rPr>
          <w:lang w:val="en-US"/>
        </w:rPr>
        <w:t xml:space="preserve"> is a DIFFERENCE between these fixels (NOT REORIENTED vs. REORIENTED) when you overlay them together</w:t>
      </w:r>
      <w:r w:rsidR="00541B09">
        <w:rPr>
          <w:lang w:val="en-US"/>
        </w:rPr>
        <w:t>.</w:t>
      </w:r>
      <w:r w:rsidR="003F73DC">
        <w:rPr>
          <w:lang w:val="en-US"/>
        </w:rPr>
        <w:t xml:space="preserve"> Tournier talks in great detail about how this works in orientating fixels here, at around 6 min + </w:t>
      </w:r>
      <w:r w:rsidR="00541B09" w:rsidRPr="00541B09">
        <w:rPr>
          <w:lang w:val="en-US"/>
        </w:rPr>
        <w:t xml:space="preserve"> </w:t>
      </w:r>
      <w:hyperlink r:id="rId21" w:tgtFrame="_blank" w:history="1">
        <w:r w:rsidR="003F73DC" w:rsidRPr="003F73DC">
          <w:rPr>
            <w:rStyle w:val="Hyperlink"/>
          </w:rPr>
          <w:t>https://www.youtube.com/watch?v=adACBScwBJ4</w:t>
        </w:r>
      </w:hyperlink>
      <w:r w:rsidR="003F73DC" w:rsidRPr="003F73DC">
        <w:t> </w:t>
      </w:r>
    </w:p>
    <w:p w14:paraId="20D900FD" w14:textId="4007A63A" w:rsidR="00A452CA" w:rsidRDefault="00A452CA" w:rsidP="00541B09"/>
    <w:p w14:paraId="19A2AFB1" w14:textId="77777777" w:rsidR="00A225B3" w:rsidRDefault="00A225B3" w:rsidP="00A225B3">
      <w:pPr>
        <w:rPr>
          <w:lang w:val="en-US"/>
        </w:rPr>
      </w:pPr>
    </w:p>
    <w:p w14:paraId="58846B63" w14:textId="50D9F1C0" w:rsidR="00A225B3" w:rsidRPr="00A225B3" w:rsidRDefault="00A225B3" w:rsidP="00A225B3">
      <w:pPr>
        <w:ind w:left="1080" w:firstLine="720"/>
        <w:rPr>
          <w:color w:val="FF0000"/>
        </w:rPr>
      </w:pPr>
      <w:r w:rsidRPr="0063291F">
        <w:t xml:space="preserve">Elapsed time: </w:t>
      </w:r>
      <w:r>
        <w:rPr>
          <w:color w:val="FF0000"/>
        </w:rPr>
        <w:t>3</w:t>
      </w:r>
      <w:r w:rsidRPr="00A225B3">
        <w:rPr>
          <w:color w:val="FF0000"/>
        </w:rPr>
        <w:t xml:space="preserve"> sec</w:t>
      </w:r>
    </w:p>
    <w:p w14:paraId="0F3E1DCC" w14:textId="5D09C78A" w:rsidR="00541B09" w:rsidRDefault="00541B09" w:rsidP="00541B09">
      <w:pPr>
        <w:pStyle w:val="ListParagraph"/>
        <w:ind w:left="1800"/>
        <w:rPr>
          <w:lang w:val="en-US"/>
        </w:rPr>
      </w:pPr>
    </w:p>
    <w:p w14:paraId="5B38EE52" w14:textId="26446533" w:rsidR="00541B09" w:rsidRDefault="006730DB" w:rsidP="00541B09">
      <w:pPr>
        <w:pStyle w:val="ListParagraph"/>
        <w:ind w:left="1800"/>
        <w:rPr>
          <w:lang w:val="en-US"/>
        </w:rPr>
      </w:pPr>
      <w:r>
        <w:rPr>
          <w:noProof/>
        </w:rPr>
        <w:lastRenderedPageBreak/>
        <w:drawing>
          <wp:inline distT="0" distB="0" distL="0" distR="0" wp14:anchorId="28EB2E2B" wp14:editId="3924E0C7">
            <wp:extent cx="3733800" cy="33242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33800" cy="3324225"/>
                    </a:xfrm>
                    <a:prstGeom prst="rect">
                      <a:avLst/>
                    </a:prstGeom>
                  </pic:spPr>
                </pic:pic>
              </a:graphicData>
            </a:graphic>
          </wp:inline>
        </w:drawing>
      </w:r>
    </w:p>
    <w:p w14:paraId="68600178" w14:textId="0CDFFA3F" w:rsidR="00541B09" w:rsidRPr="00A452CA" w:rsidRDefault="006730DB" w:rsidP="00541B09">
      <w:pPr>
        <w:pStyle w:val="ListParagraph"/>
        <w:ind w:left="1800"/>
        <w:rPr>
          <w:i/>
          <w:iCs/>
          <w:lang w:val="en-US"/>
        </w:rPr>
      </w:pPr>
      <w:r w:rsidRPr="00A452CA">
        <w:rPr>
          <w:i/>
          <w:iCs/>
          <w:lang w:val="en-US"/>
        </w:rPr>
        <w:t>This figure shows the fixel-based metrics. FD is showing reduction in the fibres within the voxels – within-voxel fibre density (more microstructural), while FC is showing a reduction across the fibre bundl</w:t>
      </w:r>
      <w:r w:rsidR="009B16AA">
        <w:rPr>
          <w:i/>
          <w:iCs/>
          <w:lang w:val="en-US"/>
        </w:rPr>
        <w:t>e</w:t>
      </w:r>
      <w:r w:rsidRPr="00A452CA">
        <w:rPr>
          <w:i/>
          <w:iCs/>
          <w:lang w:val="en-US"/>
        </w:rPr>
        <w:t>s (more macroscopic</w:t>
      </w:r>
      <w:r w:rsidR="00A452CA" w:rsidRPr="00A452CA">
        <w:rPr>
          <w:i/>
          <w:iCs/>
          <w:lang w:val="en-US"/>
        </w:rPr>
        <w:t xml:space="preserve">). FDC is a combination of both of these measurements. </w:t>
      </w:r>
      <w:r w:rsidRPr="00A452CA">
        <w:rPr>
          <w:i/>
          <w:iCs/>
          <w:lang w:val="en-US"/>
        </w:rPr>
        <w:t xml:space="preserve"> </w:t>
      </w:r>
    </w:p>
    <w:p w14:paraId="02A72E27" w14:textId="77777777" w:rsidR="00406F0E" w:rsidRDefault="00406F0E" w:rsidP="001412AA">
      <w:pPr>
        <w:pStyle w:val="ListParagraph"/>
        <w:ind w:left="1800"/>
        <w:rPr>
          <w:lang w:val="en-US"/>
        </w:rPr>
      </w:pPr>
    </w:p>
    <w:p w14:paraId="0F7B1552" w14:textId="7B13CF28" w:rsidR="001412AA" w:rsidRPr="001412AA" w:rsidRDefault="001412AA" w:rsidP="001412AA">
      <w:pPr>
        <w:pStyle w:val="ListParagraph"/>
        <w:numPr>
          <w:ilvl w:val="0"/>
          <w:numId w:val="10"/>
        </w:numPr>
        <w:rPr>
          <w:b/>
          <w:bCs/>
          <w:lang w:val="en-US"/>
        </w:rPr>
      </w:pPr>
      <w:r w:rsidRPr="001412AA">
        <w:rPr>
          <w:b/>
          <w:bCs/>
          <w:lang w:val="en-US"/>
        </w:rPr>
        <w:t>Assign subject fixels to template fixels</w:t>
      </w:r>
      <w:r w:rsidR="007A5137">
        <w:rPr>
          <w:b/>
          <w:bCs/>
          <w:lang w:val="en-US"/>
        </w:rPr>
        <w:t xml:space="preserve"> (compute FD)</w:t>
      </w:r>
    </w:p>
    <w:p w14:paraId="52B8D9BA" w14:textId="082181DB" w:rsidR="001412AA" w:rsidRDefault="001412AA" w:rsidP="001412AA">
      <w:pPr>
        <w:pStyle w:val="ListParagraph"/>
        <w:ind w:left="1800"/>
        <w:rPr>
          <w:lang w:val="en-US"/>
        </w:rPr>
      </w:pPr>
      <w:r w:rsidRPr="001412AA">
        <w:rPr>
          <w:lang w:val="en-US"/>
        </w:rPr>
        <w:t xml:space="preserve">While each subject’s data has already been (spatially) warped to the common template space, and subject fixels have been reoriented accordingly, there is still no specification of which fixels match (across subjects, and between the subject and template fixels). This step establishes exactly that, by matching the fixels of each individual subject to the single common set of template fixels (which then inherently also defines how they match across subjects). This is achieved by, for each fixel in the template fixel mask, identifying the corresponding fixel in the matching voxel of the subject image and assigning the FD value of this corresponding subject fixel to that fixel in template space. If no fixel exists or can be found in a subject that corresponds to a given template fixel then it is assigned a value of zero (as the absence of a subject fixel at this stage is most likely due to a very low, or even zero, FD). </w:t>
      </w:r>
    </w:p>
    <w:p w14:paraId="582AD301" w14:textId="1FCD8786" w:rsidR="001412AA" w:rsidRDefault="001412AA" w:rsidP="001412AA">
      <w:pPr>
        <w:pStyle w:val="ListParagraph"/>
        <w:ind w:left="1800"/>
        <w:rPr>
          <w:lang w:val="en-US"/>
        </w:rPr>
      </w:pPr>
    </w:p>
    <w:p w14:paraId="44973B3A" w14:textId="590E3574" w:rsidR="00136C37" w:rsidRPr="00A225B3" w:rsidRDefault="001412AA" w:rsidP="00A225B3">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t>fixelcorrespondence</w:t>
      </w:r>
    </w:p>
    <w:p w14:paraId="2B71E9D1" w14:textId="174BA2B0" w:rsidR="00136C37" w:rsidRDefault="00136C37" w:rsidP="001412AA">
      <w:pPr>
        <w:pStyle w:val="ListParagraph"/>
        <w:ind w:left="1800"/>
        <w:rPr>
          <w:lang w:val="en-US"/>
        </w:rPr>
      </w:pPr>
      <w:r>
        <w:rPr>
          <w:lang w:val="en-US"/>
        </w:rPr>
        <w:t xml:space="preserve">                     </w:t>
      </w:r>
    </w:p>
    <w:p w14:paraId="13A850EA" w14:textId="28E67D90" w:rsidR="00136C37" w:rsidRPr="00A452CA" w:rsidRDefault="006730DB" w:rsidP="00A452CA">
      <w:pPr>
        <w:pStyle w:val="ListParagraph"/>
        <w:ind w:left="1800"/>
        <w:rPr>
          <w:lang w:val="en-US"/>
        </w:rPr>
      </w:pPr>
      <w:r w:rsidRPr="006730DB">
        <w:t>Note that the output fixel directory ../</w:t>
      </w:r>
      <w:r>
        <w:t>fixel_directory/PAR_NAME</w:t>
      </w:r>
      <w:r w:rsidRPr="006730DB">
        <w:t>/fd is the same for all subjects. This makes sense, since after this operation, there is only a single remaining set of fixels (i.e. the template fixels), with corresponding FD values as obtained from each subject. This resulting directory ../</w:t>
      </w:r>
      <w:r>
        <w:t>fixel_directory/PAR_NAME</w:t>
      </w:r>
      <w:r w:rsidRPr="006730DB">
        <w:t xml:space="preserve"> /fd now stores these data as individual fixel data files: one for each subject, and all with respect to a single set of corresponding template fixels. This way of storing the entire population’s FD data is then ready for input to fixelcfestats later on</w:t>
      </w:r>
      <w:r>
        <w:t>.</w:t>
      </w:r>
    </w:p>
    <w:p w14:paraId="070C07FE" w14:textId="57D62F4D" w:rsidR="001412AA" w:rsidRDefault="001412AA" w:rsidP="001412AA">
      <w:pPr>
        <w:pStyle w:val="ListParagraph"/>
        <w:ind w:left="1800"/>
        <w:rPr>
          <w:lang w:val="en-US"/>
        </w:rPr>
      </w:pPr>
    </w:p>
    <w:p w14:paraId="3E3B3155" w14:textId="77777777" w:rsidR="00A225B3" w:rsidRPr="00A225B3" w:rsidRDefault="00A225B3" w:rsidP="00A225B3">
      <w:pPr>
        <w:ind w:left="1080" w:firstLine="720"/>
        <w:rPr>
          <w:color w:val="FF0000"/>
        </w:rPr>
      </w:pPr>
      <w:r w:rsidRPr="0063291F">
        <w:lastRenderedPageBreak/>
        <w:t xml:space="preserve">Elapsed time: </w:t>
      </w:r>
      <w:r>
        <w:rPr>
          <w:color w:val="FF0000"/>
        </w:rPr>
        <w:t>3</w:t>
      </w:r>
      <w:r w:rsidRPr="00A225B3">
        <w:rPr>
          <w:color w:val="FF0000"/>
        </w:rPr>
        <w:t xml:space="preserve"> sec</w:t>
      </w:r>
    </w:p>
    <w:p w14:paraId="4EE18F16" w14:textId="77777777" w:rsidR="00A225B3" w:rsidRDefault="00A225B3" w:rsidP="001412AA">
      <w:pPr>
        <w:pStyle w:val="ListParagraph"/>
        <w:ind w:left="1800"/>
        <w:rPr>
          <w:lang w:val="en-US"/>
        </w:rPr>
      </w:pPr>
    </w:p>
    <w:p w14:paraId="59702D4A" w14:textId="1B0AB5E0" w:rsidR="001412AA" w:rsidRPr="001412AA" w:rsidRDefault="001412AA" w:rsidP="001412AA">
      <w:pPr>
        <w:pStyle w:val="ListParagraph"/>
        <w:numPr>
          <w:ilvl w:val="0"/>
          <w:numId w:val="10"/>
        </w:numPr>
        <w:rPr>
          <w:b/>
          <w:bCs/>
          <w:lang w:val="en-US"/>
        </w:rPr>
      </w:pPr>
      <w:r w:rsidRPr="001412AA">
        <w:rPr>
          <w:b/>
          <w:bCs/>
          <w:lang w:val="en-US"/>
        </w:rPr>
        <w:t>Compute FC metric</w:t>
      </w:r>
    </w:p>
    <w:p w14:paraId="70CA08E7" w14:textId="7B6BD677" w:rsidR="001412AA" w:rsidRPr="001412AA" w:rsidRDefault="001412AA" w:rsidP="001412AA">
      <w:pPr>
        <w:pStyle w:val="ListParagraph"/>
        <w:ind w:left="1800"/>
        <w:rPr>
          <w:lang w:val="en-US"/>
        </w:rPr>
      </w:pPr>
      <w:r w:rsidRPr="001412AA">
        <w:rPr>
          <w:lang w:val="en-US"/>
        </w:rPr>
        <w:t>The fibre density metric, mapped directly without any modulation to the fixel template space as above, is only sensitive to the original density of intra-axonal space in each voxel</w:t>
      </w:r>
      <w:r w:rsidR="006730DB">
        <w:rPr>
          <w:lang w:val="en-US"/>
        </w:rPr>
        <w:t xml:space="preserve"> (see figure above)</w:t>
      </w:r>
      <w:r w:rsidRPr="001412AA">
        <w:rPr>
          <w:lang w:val="en-US"/>
        </w:rPr>
        <w:t>. In other words, it ignores the cross-sectional size of the bundle, which is another property that would factor into the bundle’s total intra-axonal space across its full cross-sectional extent, and hence influence its total capacity to carry information. In certain cases, for example, atrophy may impact this cross-sectional size, but not per se the local fibre density metric.</w:t>
      </w:r>
    </w:p>
    <w:p w14:paraId="11C48500" w14:textId="77777777" w:rsidR="001412AA" w:rsidRPr="001412AA" w:rsidRDefault="001412AA" w:rsidP="001412AA">
      <w:pPr>
        <w:pStyle w:val="ListParagraph"/>
        <w:ind w:left="1800"/>
        <w:rPr>
          <w:lang w:val="en-US"/>
        </w:rPr>
      </w:pPr>
    </w:p>
    <w:p w14:paraId="04F008A1" w14:textId="5CE4A1F2" w:rsidR="001412AA" w:rsidRDefault="001412AA" w:rsidP="001412AA">
      <w:pPr>
        <w:pStyle w:val="ListParagraph"/>
        <w:ind w:left="1800"/>
        <w:rPr>
          <w:lang w:val="en-US"/>
        </w:rPr>
      </w:pPr>
      <w:r w:rsidRPr="001412AA">
        <w:rPr>
          <w:lang w:val="en-US"/>
        </w:rPr>
        <w:t xml:space="preserve">In this step, we compute a fixel-based metric related to morphological differences in fibre cross-section (FC), where information is derived entirely from the warps generated during registration (see </w:t>
      </w:r>
      <w:hyperlink r:id="rId23" w:anchor="raffelt2017" w:history="1">
        <w:r w:rsidRPr="001412AA">
          <w:rPr>
            <w:rStyle w:val="Hyperlink"/>
          </w:rPr>
          <w:t>[Raffelt2017]</w:t>
        </w:r>
      </w:hyperlink>
      <w:r w:rsidRPr="001412AA">
        <w:t> </w:t>
      </w:r>
      <w:r w:rsidRPr="001412AA">
        <w:rPr>
          <w:lang w:val="en-US"/>
        </w:rPr>
        <w:t>for more information)</w:t>
      </w:r>
    </w:p>
    <w:p w14:paraId="7A6E64FD" w14:textId="14FDE2A0" w:rsidR="001412AA" w:rsidRDefault="001412AA" w:rsidP="001412AA">
      <w:pPr>
        <w:pStyle w:val="ListParagraph"/>
        <w:ind w:left="1800"/>
        <w:rPr>
          <w:lang w:val="en-US"/>
        </w:rPr>
      </w:pPr>
    </w:p>
    <w:p w14:paraId="745CDB02" w14:textId="404F47E8"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t>warp2metric</w:t>
      </w:r>
    </w:p>
    <w:p w14:paraId="0EB9A901" w14:textId="7A582866" w:rsidR="001412AA" w:rsidRPr="00A225B3" w:rsidRDefault="00A225B3" w:rsidP="00A225B3">
      <w:pPr>
        <w:ind w:left="1080" w:firstLine="720"/>
        <w:rPr>
          <w:color w:val="FF0000"/>
        </w:rPr>
      </w:pPr>
      <w:r w:rsidRPr="0063291F">
        <w:t xml:space="preserve">Elapsed time: </w:t>
      </w:r>
      <w:r>
        <w:rPr>
          <w:color w:val="FF0000"/>
        </w:rPr>
        <w:t>3</w:t>
      </w:r>
      <w:r w:rsidRPr="00A225B3">
        <w:rPr>
          <w:color w:val="FF0000"/>
        </w:rPr>
        <w:t xml:space="preserve"> sec</w:t>
      </w:r>
    </w:p>
    <w:p w14:paraId="12DA2A47" w14:textId="72D61A11" w:rsidR="001412AA" w:rsidRDefault="001412AA" w:rsidP="001412AA">
      <w:pPr>
        <w:pStyle w:val="ListParagraph"/>
        <w:ind w:left="1800"/>
      </w:pPr>
      <w:r>
        <w:rPr>
          <w:lang w:val="en-US"/>
        </w:rPr>
        <w:t xml:space="preserve">You need to also take the log of the FC because </w:t>
      </w:r>
      <w:r>
        <w:t xml:space="preserve">FC alone </w:t>
      </w:r>
      <w:r w:rsidRPr="001412AA">
        <w:t>is a </w:t>
      </w:r>
      <w:r w:rsidRPr="001412AA">
        <w:rPr>
          <w:i/>
          <w:iCs/>
        </w:rPr>
        <w:t>relative</w:t>
      </w:r>
      <w:r w:rsidRPr="001412AA">
        <w:t> metric, expressing the local fixel-wise cross-sectional size </w:t>
      </w:r>
      <w:r w:rsidRPr="001412AA">
        <w:rPr>
          <w:i/>
          <w:iCs/>
        </w:rPr>
        <w:t>relative</w:t>
      </w:r>
      <w:r w:rsidRPr="001412AA">
        <w:t> to this study’s population template. While this makes it possible to interpret differences of FC </w:t>
      </w:r>
      <w:r w:rsidRPr="001412AA">
        <w:rPr>
          <w:i/>
          <w:iCs/>
        </w:rPr>
        <w:t>within</w:t>
      </w:r>
      <w:r w:rsidRPr="001412AA">
        <w:t> a single study (because only a single unique template is used in the study), the FC values should not be compared across different studies that each have their own population template. Reporting absolute quantities of FC, or absolute effect sizes of FC, also provides little information; as again, it is only meaningful with respect to the template</w:t>
      </w:r>
      <w:r>
        <w:t>.</w:t>
      </w:r>
    </w:p>
    <w:p w14:paraId="1AB3037A" w14:textId="60991830" w:rsidR="001412AA" w:rsidRDefault="001412AA" w:rsidP="001412AA">
      <w:pPr>
        <w:pStyle w:val="ListParagraph"/>
        <w:ind w:left="1800"/>
      </w:pPr>
    </w:p>
    <w:p w14:paraId="509C2DAF" w14:textId="671B81E1"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t>mrcalc     -log</w:t>
      </w:r>
    </w:p>
    <w:p w14:paraId="6C41E478" w14:textId="77777777" w:rsidR="001412AA" w:rsidRPr="001412AA" w:rsidRDefault="001412AA" w:rsidP="001412AA">
      <w:pPr>
        <w:pStyle w:val="ListParagraph"/>
        <w:ind w:left="1800"/>
        <w:rPr>
          <w:lang w:val="en-US"/>
        </w:rPr>
      </w:pPr>
    </w:p>
    <w:p w14:paraId="6AEBCB0C" w14:textId="7B6FBCDA" w:rsidR="001412AA" w:rsidRPr="00A225B3" w:rsidRDefault="00A225B3" w:rsidP="00A225B3">
      <w:pPr>
        <w:ind w:left="1080" w:firstLine="720"/>
        <w:rPr>
          <w:color w:val="FF0000"/>
        </w:rPr>
      </w:pPr>
      <w:r w:rsidRPr="0063291F">
        <w:t xml:space="preserve">Elapsed time: </w:t>
      </w:r>
      <w:r>
        <w:rPr>
          <w:color w:val="FF0000"/>
        </w:rPr>
        <w:t>&lt; 1</w:t>
      </w:r>
      <w:r w:rsidRPr="00A225B3">
        <w:rPr>
          <w:color w:val="FF0000"/>
        </w:rPr>
        <w:t xml:space="preserve"> sec</w:t>
      </w:r>
    </w:p>
    <w:p w14:paraId="19DDFDC3" w14:textId="77777777" w:rsidR="001412AA" w:rsidRDefault="001412AA" w:rsidP="001412AA">
      <w:pPr>
        <w:pStyle w:val="ListParagraph"/>
        <w:ind w:left="1800"/>
        <w:rPr>
          <w:lang w:val="en-US"/>
        </w:rPr>
      </w:pPr>
    </w:p>
    <w:p w14:paraId="159CAC79" w14:textId="67D83CBD" w:rsidR="001412AA" w:rsidRDefault="001412AA" w:rsidP="001412AA">
      <w:pPr>
        <w:pStyle w:val="ListParagraph"/>
        <w:numPr>
          <w:ilvl w:val="0"/>
          <w:numId w:val="10"/>
        </w:numPr>
        <w:rPr>
          <w:b/>
          <w:bCs/>
          <w:lang w:val="en-US"/>
        </w:rPr>
      </w:pPr>
      <w:r w:rsidRPr="001412AA">
        <w:rPr>
          <w:b/>
          <w:bCs/>
          <w:lang w:val="en-US"/>
        </w:rPr>
        <w:t>Compute FDC metric</w:t>
      </w:r>
    </w:p>
    <w:p w14:paraId="6D9EFA25" w14:textId="218D525E" w:rsidR="001412AA" w:rsidRDefault="001412AA" w:rsidP="001412AA">
      <w:pPr>
        <w:pStyle w:val="ListParagraph"/>
        <w:ind w:left="1800"/>
        <w:rPr>
          <w:lang w:val="en-US"/>
        </w:rPr>
      </w:pPr>
      <w:r w:rsidRPr="001412AA">
        <w:rPr>
          <w:lang w:val="en-US"/>
        </w:rPr>
        <w:t>The total capacity of a fibre bundle to carry information, is modulated both by the local fibre density at the voxel (fixel) level, as well as its cross-sectional size</w:t>
      </w:r>
      <w:r w:rsidR="006730DB">
        <w:rPr>
          <w:lang w:val="en-US"/>
        </w:rPr>
        <w:t xml:space="preserve"> (see figure above)</w:t>
      </w:r>
      <w:r w:rsidRPr="001412AA">
        <w:rPr>
          <w:lang w:val="en-US"/>
        </w:rPr>
        <w:t>. Here we compute a combined metric, which factors in the effects of both FD and FC, resulting in a fibre density and cross-section (FDC) metric</w:t>
      </w:r>
      <w:r>
        <w:rPr>
          <w:lang w:val="en-US"/>
        </w:rPr>
        <w:t>.</w:t>
      </w:r>
    </w:p>
    <w:p w14:paraId="1B6F68F4" w14:textId="1C1A1CAE" w:rsidR="001412AA" w:rsidRDefault="001412AA" w:rsidP="001412AA">
      <w:pPr>
        <w:pStyle w:val="ListParagraph"/>
        <w:ind w:left="1800"/>
        <w:rPr>
          <w:lang w:val="en-US"/>
        </w:rPr>
      </w:pPr>
    </w:p>
    <w:p w14:paraId="7465A043" w14:textId="4CEB6FF7"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t>mrcalc     -mult</w:t>
      </w:r>
    </w:p>
    <w:p w14:paraId="14C5FAF9" w14:textId="77777777" w:rsidR="00A225B3" w:rsidRDefault="00A225B3" w:rsidP="00A225B3">
      <w:pPr>
        <w:ind w:left="1080" w:firstLine="720"/>
        <w:rPr>
          <w:lang w:val="en-US"/>
        </w:rPr>
      </w:pPr>
    </w:p>
    <w:p w14:paraId="133589D7" w14:textId="16ECC81F" w:rsidR="00A225B3" w:rsidRPr="00A225B3" w:rsidRDefault="00A225B3" w:rsidP="00A225B3">
      <w:pPr>
        <w:ind w:left="1080" w:firstLine="720"/>
        <w:rPr>
          <w:color w:val="FF0000"/>
        </w:rPr>
      </w:pPr>
      <w:r w:rsidRPr="0063291F">
        <w:t xml:space="preserve">Elapsed time: </w:t>
      </w:r>
      <w:r>
        <w:rPr>
          <w:color w:val="FF0000"/>
        </w:rPr>
        <w:t>&lt; 1</w:t>
      </w:r>
      <w:r w:rsidRPr="00A225B3">
        <w:rPr>
          <w:color w:val="FF0000"/>
        </w:rPr>
        <w:t xml:space="preserve"> sec</w:t>
      </w:r>
    </w:p>
    <w:p w14:paraId="6AA7848D" w14:textId="07F5BCF3" w:rsidR="001412AA" w:rsidRDefault="001412AA" w:rsidP="001412AA">
      <w:pPr>
        <w:rPr>
          <w:lang w:val="en-US"/>
        </w:rPr>
      </w:pPr>
    </w:p>
    <w:p w14:paraId="4ACE7F15" w14:textId="77777777" w:rsidR="001412AA" w:rsidRPr="001412AA" w:rsidRDefault="001412AA" w:rsidP="001412AA">
      <w:pPr>
        <w:rPr>
          <w:lang w:val="en-US"/>
        </w:rPr>
      </w:pPr>
    </w:p>
    <w:p w14:paraId="52C7D56D" w14:textId="037CA51D" w:rsidR="00EC738A" w:rsidRDefault="00EC738A" w:rsidP="00EC738A">
      <w:pPr>
        <w:pStyle w:val="ListParagraph"/>
        <w:numPr>
          <w:ilvl w:val="0"/>
          <w:numId w:val="1"/>
        </w:numPr>
        <w:rPr>
          <w:b/>
          <w:bCs/>
          <w:sz w:val="28"/>
          <w:szCs w:val="28"/>
          <w:lang w:val="en-US"/>
        </w:rPr>
      </w:pPr>
      <w:r w:rsidRPr="00EC738A">
        <w:rPr>
          <w:b/>
          <w:bCs/>
          <w:sz w:val="28"/>
          <w:szCs w:val="28"/>
          <w:lang w:val="en-US"/>
        </w:rPr>
        <w:t>Perform whole-brain fibre tractography on the FOD template</w:t>
      </w:r>
    </w:p>
    <w:p w14:paraId="5FD6F3DE" w14:textId="3C7B7B26" w:rsidR="00B732FB" w:rsidRPr="00B732FB" w:rsidRDefault="00B732FB" w:rsidP="00B732FB">
      <w:pPr>
        <w:pStyle w:val="ListParagraph"/>
        <w:ind w:left="1080"/>
        <w:rPr>
          <w:lang w:val="en-US"/>
        </w:rPr>
      </w:pPr>
      <w:r w:rsidRPr="00B732FB">
        <w:rPr>
          <w:lang w:val="en-US"/>
        </w:rPr>
        <w:t>Statistical analysis using connectivity-based fixel enhancement (CFE)</w:t>
      </w:r>
      <w:r>
        <w:rPr>
          <w:lang w:val="en-US"/>
        </w:rPr>
        <w:t xml:space="preserve"> </w:t>
      </w:r>
      <w:hyperlink r:id="rId24" w:anchor="raffelt2015" w:history="1">
        <w:r w:rsidRPr="00B732FB">
          <w:rPr>
            <w:rStyle w:val="Hyperlink"/>
          </w:rPr>
          <w:t>[Raffelt2015]</w:t>
        </w:r>
      </w:hyperlink>
      <w:r w:rsidRPr="00B732FB">
        <w:t> </w:t>
      </w:r>
      <w:r w:rsidRPr="00B732FB">
        <w:rPr>
          <w:lang w:val="en-US"/>
        </w:rPr>
        <w:t>exploits local connectivity information derived from probabilistic fibre tractography, which acts as a neighbourhood definition for threshold-free enhancement of locally clustered statistic values. To generate a whole-brain tractogram from the FOD template (note the remaining steps from here on are executed from the template directory)</w:t>
      </w:r>
      <w:r>
        <w:rPr>
          <w:lang w:val="en-US"/>
        </w:rPr>
        <w:t>.</w:t>
      </w:r>
      <w:r w:rsidR="00F04ADF">
        <w:rPr>
          <w:lang w:val="en-US"/>
        </w:rPr>
        <w:t xml:space="preserve"> Tckgen’s default algorithm is iFOD2.  </w:t>
      </w:r>
    </w:p>
    <w:p w14:paraId="151AF492" w14:textId="07E00ABE" w:rsidR="00B732FB" w:rsidRDefault="00B732FB" w:rsidP="00B732FB">
      <w:pPr>
        <w:pStyle w:val="ListParagraph"/>
        <w:ind w:left="1080"/>
        <w:rPr>
          <w:b/>
          <w:bCs/>
          <w:sz w:val="28"/>
          <w:szCs w:val="28"/>
          <w:lang w:val="en-US"/>
        </w:rPr>
      </w:pPr>
    </w:p>
    <w:p w14:paraId="633747DA" w14:textId="3F873BAB" w:rsidR="00643755" w:rsidRPr="00697F67" w:rsidRDefault="00643755" w:rsidP="00EF40D1">
      <w:pPr>
        <w:pStyle w:val="ListParagraph"/>
        <w:numPr>
          <w:ilvl w:val="0"/>
          <w:numId w:val="3"/>
        </w:numPr>
        <w:rPr>
          <w:b/>
          <w:bCs/>
          <w:sz w:val="28"/>
          <w:szCs w:val="28"/>
          <w:lang w:val="en-US"/>
        </w:rPr>
      </w:pPr>
      <w:r w:rsidRPr="00697F67">
        <w:rPr>
          <w:lang w:val="en-US"/>
        </w:rPr>
        <w:t>We will generate 20 million tracts</w:t>
      </w:r>
      <w:r w:rsidR="002E735E" w:rsidRPr="00697F67">
        <w:rPr>
          <w:lang w:val="en-US"/>
        </w:rPr>
        <w:t>, using a 0.06 cut-off value (as suggested by MRtrix).</w:t>
      </w:r>
      <w:r w:rsidR="000A5997" w:rsidRPr="00697F67">
        <w:rPr>
          <w:lang w:val="en-US"/>
        </w:rPr>
        <w:t xml:space="preserve"> You can also start out with 100K tracts to generate a smaller number of streamlines in order to visually confirm that the generated streamlines exhibit an </w:t>
      </w:r>
      <w:r w:rsidR="000A5997" w:rsidRPr="000A5997">
        <w:t>appropriate extent of propagation at the ends of white matter pathways, before committing to generation of the dense tractogram</w:t>
      </w:r>
      <w:r w:rsidR="000A5997">
        <w:t>.</w:t>
      </w:r>
      <w:r w:rsidR="006D675C" w:rsidRPr="00697F67">
        <w:rPr>
          <w:lang w:val="en-US"/>
        </w:rPr>
        <w:t xml:space="preserve"> </w:t>
      </w:r>
    </w:p>
    <w:p w14:paraId="7B00DE69" w14:textId="5C2A660F" w:rsidR="00B732FB" w:rsidRPr="002E735E" w:rsidRDefault="00B732FB" w:rsidP="002E735E">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r>
        <w:rPr>
          <w:color w:val="FF66FF"/>
          <w:lang w:val="en-US"/>
        </w:rPr>
        <w:t>tckgen</w:t>
      </w:r>
      <w:r w:rsidR="006D675C">
        <w:rPr>
          <w:color w:val="FF66FF"/>
          <w:lang w:val="en-US"/>
        </w:rPr>
        <w:t xml:space="preserve"> </w:t>
      </w:r>
    </w:p>
    <w:p w14:paraId="45A5E21B" w14:textId="77777777" w:rsidR="00643755" w:rsidRDefault="00643755" w:rsidP="00B732FB">
      <w:pPr>
        <w:pStyle w:val="ListParagraph"/>
        <w:ind w:left="1080"/>
        <w:rPr>
          <w:b/>
          <w:bCs/>
          <w:sz w:val="28"/>
          <w:szCs w:val="28"/>
          <w:lang w:val="en-US"/>
        </w:rPr>
      </w:pPr>
    </w:p>
    <w:p w14:paraId="06FA4336" w14:textId="6CAB4A2E" w:rsidR="00136C37" w:rsidRDefault="00136C37" w:rsidP="00B732FB">
      <w:pPr>
        <w:pStyle w:val="ListParagraph"/>
        <w:ind w:left="1080"/>
        <w:rPr>
          <w:b/>
          <w:bCs/>
          <w:sz w:val="28"/>
          <w:szCs w:val="28"/>
          <w:lang w:val="en-US"/>
        </w:rPr>
      </w:pPr>
      <w:r>
        <w:rPr>
          <w:b/>
          <w:bCs/>
          <w:sz w:val="28"/>
          <w:szCs w:val="28"/>
          <w:lang w:val="en-US"/>
        </w:rPr>
        <w:t xml:space="preserve">(image too big to show) </w:t>
      </w:r>
    </w:p>
    <w:p w14:paraId="2CC3FA7E" w14:textId="77777777" w:rsidR="00970523" w:rsidRDefault="00970523" w:rsidP="00970523">
      <w:pPr>
        <w:ind w:left="360" w:firstLine="720"/>
        <w:rPr>
          <w:b/>
          <w:bCs/>
          <w:sz w:val="28"/>
          <w:szCs w:val="28"/>
          <w:lang w:val="en-US"/>
        </w:rPr>
      </w:pPr>
    </w:p>
    <w:p w14:paraId="6B5B45B7" w14:textId="3EDF7AB6" w:rsidR="00136C37" w:rsidRPr="00B00903" w:rsidRDefault="00970523" w:rsidP="00B00903">
      <w:pPr>
        <w:ind w:left="360" w:firstLine="720"/>
        <w:rPr>
          <w:color w:val="FF0000"/>
        </w:rPr>
      </w:pPr>
      <w:r w:rsidRPr="0063291F">
        <w:t xml:space="preserve">Elapsed time: </w:t>
      </w:r>
      <w:r>
        <w:rPr>
          <w:color w:val="FF0000"/>
        </w:rPr>
        <w:t>6 hours and 3</w:t>
      </w:r>
      <w:r w:rsidR="00444671">
        <w:rPr>
          <w:color w:val="FF0000"/>
        </w:rPr>
        <w:t>3</w:t>
      </w:r>
      <w:r>
        <w:rPr>
          <w:color w:val="FF0000"/>
        </w:rPr>
        <w:t xml:space="preserve"> min</w:t>
      </w:r>
      <w:r w:rsidR="00B20F65">
        <w:rPr>
          <w:color w:val="FF0000"/>
        </w:rPr>
        <w:t>, for 36 participants</w:t>
      </w:r>
    </w:p>
    <w:p w14:paraId="1FDE7022" w14:textId="45844A45" w:rsidR="00B732FB" w:rsidRDefault="00B732FB" w:rsidP="00B732FB">
      <w:pPr>
        <w:pStyle w:val="ListParagraph"/>
        <w:ind w:left="1080"/>
        <w:rPr>
          <w:b/>
          <w:bCs/>
          <w:sz w:val="28"/>
          <w:szCs w:val="28"/>
          <w:lang w:val="en-US"/>
        </w:rPr>
      </w:pPr>
    </w:p>
    <w:p w14:paraId="7F2215F9" w14:textId="7123922F" w:rsidR="003331CB" w:rsidRPr="003331CB" w:rsidRDefault="003331CB" w:rsidP="00B732FB">
      <w:pPr>
        <w:pStyle w:val="ListParagraph"/>
        <w:ind w:left="1080"/>
        <w:rPr>
          <w:lang w:val="en-US"/>
        </w:rPr>
      </w:pPr>
      <w:r>
        <w:rPr>
          <w:lang w:val="en-US"/>
        </w:rPr>
        <w:t xml:space="preserve">Note that the anatomically constrained tractography (ACT) option (which utilises anatomical images, e.g. T1, FLAIR) is only done when generating a connectome, which is a separate pipeline / analysis that you can do later on. </w:t>
      </w:r>
    </w:p>
    <w:p w14:paraId="559EBB4D" w14:textId="77777777" w:rsidR="003331CB" w:rsidRDefault="003331CB" w:rsidP="00B732FB">
      <w:pPr>
        <w:pStyle w:val="ListParagraph"/>
        <w:ind w:left="1080"/>
        <w:rPr>
          <w:b/>
          <w:bCs/>
          <w:sz w:val="28"/>
          <w:szCs w:val="28"/>
          <w:lang w:val="en-US"/>
        </w:rPr>
      </w:pPr>
    </w:p>
    <w:p w14:paraId="4B1127FE" w14:textId="77777777" w:rsidR="00300B3E" w:rsidRPr="00EC738A" w:rsidRDefault="00300B3E" w:rsidP="00B732FB">
      <w:pPr>
        <w:pStyle w:val="ListParagraph"/>
        <w:ind w:left="1080"/>
        <w:rPr>
          <w:b/>
          <w:bCs/>
          <w:sz w:val="28"/>
          <w:szCs w:val="28"/>
          <w:lang w:val="en-US"/>
        </w:rPr>
      </w:pPr>
    </w:p>
    <w:p w14:paraId="2FC07C0D"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Reduce biases in tractogram densities (using SIFT)</w:t>
      </w:r>
    </w:p>
    <w:p w14:paraId="053CF07A" w14:textId="1DED8A66" w:rsidR="00F04ADF" w:rsidRDefault="00B732FB" w:rsidP="00F04ADF">
      <w:pPr>
        <w:pStyle w:val="ListParagraph"/>
        <w:ind w:left="1080"/>
      </w:pPr>
      <w:r w:rsidRPr="00B732FB">
        <w:rPr>
          <w:lang w:val="en-US"/>
        </w:rPr>
        <w:t>Perform</w:t>
      </w:r>
      <w:r w:rsidR="00F04ADF">
        <w:rPr>
          <w:lang w:val="en-US"/>
        </w:rPr>
        <w:t xml:space="preserve"> </w:t>
      </w:r>
      <w:r w:rsidR="00997E9C">
        <w:rPr>
          <w:lang w:val="en-US"/>
        </w:rPr>
        <w:t>S</w:t>
      </w:r>
      <w:r w:rsidR="00F04ADF" w:rsidRPr="00F04ADF">
        <w:rPr>
          <w:lang w:val="en-US"/>
        </w:rPr>
        <w:t xml:space="preserve">pherical-deconvolution Informed Filtering of Tractograms </w:t>
      </w:r>
      <w:r w:rsidR="00F04ADF">
        <w:rPr>
          <w:lang w:val="en-US"/>
        </w:rPr>
        <w:t>(</w:t>
      </w:r>
      <w:r w:rsidRPr="00B732FB">
        <w:rPr>
          <w:lang w:val="en-US"/>
        </w:rPr>
        <w:t>SIFT</w:t>
      </w:r>
      <w:r w:rsidR="00F04ADF">
        <w:rPr>
          <w:lang w:val="en-US"/>
        </w:rPr>
        <w:t>)</w:t>
      </w:r>
      <w:r w:rsidRPr="00B732FB">
        <w:rPr>
          <w:lang w:val="en-US"/>
        </w:rPr>
        <w:t xml:space="preserve"> to reduce tractography biases in the whole-brain tractogram</w:t>
      </w:r>
      <w:r w:rsidR="002E735E">
        <w:rPr>
          <w:lang w:val="en-US"/>
        </w:rPr>
        <w:t xml:space="preserve">. </w:t>
      </w:r>
      <w:r w:rsidR="00F04ADF">
        <w:t xml:space="preserve">Use this to make improve the quantitative nature of whole-brain streamlines reconstructions.  </w:t>
      </w:r>
      <w:r w:rsidR="00F04ADF" w:rsidRPr="001836BF">
        <w:t>By producing a reconstruction where the streamlines densities are proportional to the fibre densities as estimated by spherical deconvolution throughout the white matter, the number of streamlines connecting two regions becomes a proportional estimate of the cross-sectional area of the fibres connecting those two regions.</w:t>
      </w:r>
    </w:p>
    <w:p w14:paraId="3B0CE7E2" w14:textId="77777777" w:rsidR="00F04ADF" w:rsidRDefault="00F04ADF" w:rsidP="00F04ADF">
      <w:pPr>
        <w:pStyle w:val="ListParagraph"/>
      </w:pPr>
    </w:p>
    <w:p w14:paraId="6EBE45D5" w14:textId="2F134149" w:rsidR="00B732FB" w:rsidRPr="00F04ADF" w:rsidRDefault="00F04ADF" w:rsidP="00F04ADF">
      <w:pPr>
        <w:pStyle w:val="ListParagraph"/>
        <w:ind w:left="1080"/>
      </w:pPr>
      <w:r>
        <w:t xml:space="preserve">This will </w:t>
      </w:r>
      <w:r w:rsidR="00DC09A7">
        <w:t>weigh</w:t>
      </w:r>
      <w:r>
        <w:t xml:space="preserve"> the streamlines selectively to match the contribution to the FODs. Good for false positives – kind of ‘cleans up’ the data. Removes the non-relevant streamlines. Makes it more representative, and this is especially good for when generating a connectome</w:t>
      </w:r>
      <w:r w:rsidR="000A5997">
        <w:t xml:space="preserve">. </w:t>
      </w:r>
      <w:r w:rsidR="002E735E" w:rsidRPr="00F04ADF">
        <w:rPr>
          <w:lang w:val="en-US"/>
        </w:rPr>
        <w:t>We will filter with 2 million tracts (as suggested by MRtrix).</w:t>
      </w:r>
      <w:r w:rsidRPr="00F04ADF">
        <w:rPr>
          <w:lang w:val="en-US"/>
        </w:rPr>
        <w:t xml:space="preserve"> </w:t>
      </w:r>
    </w:p>
    <w:p w14:paraId="68232AE9" w14:textId="06265EF1" w:rsidR="00B732FB" w:rsidRDefault="00B732FB" w:rsidP="00B732FB">
      <w:pPr>
        <w:pStyle w:val="ListParagraph"/>
        <w:ind w:left="1080"/>
        <w:rPr>
          <w:lang w:val="en-US"/>
        </w:rPr>
      </w:pPr>
    </w:p>
    <w:p w14:paraId="73883831" w14:textId="63D2ADEA" w:rsidR="00B732FB" w:rsidRPr="00B732FB" w:rsidRDefault="00B732FB" w:rsidP="00B732FB">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r>
        <w:rPr>
          <w:color w:val="FF66FF"/>
          <w:lang w:val="en-US"/>
        </w:rPr>
        <w:t>tcksift</w:t>
      </w:r>
      <w:r w:rsidR="0013393B">
        <w:rPr>
          <w:color w:val="FF66FF"/>
          <w:lang w:val="en-US"/>
        </w:rPr>
        <w:t xml:space="preserve"> </w:t>
      </w:r>
    </w:p>
    <w:p w14:paraId="09150365" w14:textId="04795586" w:rsidR="00B732FB" w:rsidRDefault="00B732FB" w:rsidP="00B732FB">
      <w:pPr>
        <w:pStyle w:val="ListParagraph"/>
        <w:ind w:left="1080"/>
        <w:rPr>
          <w:lang w:val="en-US"/>
        </w:rPr>
      </w:pPr>
    </w:p>
    <w:p w14:paraId="3DD2B345" w14:textId="6A3E31E4" w:rsidR="00136C37" w:rsidRDefault="00B20F65" w:rsidP="00B732FB">
      <w:pPr>
        <w:pStyle w:val="ListParagraph"/>
        <w:ind w:left="1080"/>
        <w:rPr>
          <w:lang w:val="en-US"/>
        </w:rPr>
      </w:pPr>
      <w:r>
        <w:rPr>
          <w:noProof/>
        </w:rPr>
        <w:lastRenderedPageBreak/>
        <w:drawing>
          <wp:inline distT="0" distB="0" distL="0" distR="0" wp14:anchorId="6F0CEB84" wp14:editId="70F0305F">
            <wp:extent cx="4744891" cy="462661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757118" cy="4638533"/>
                    </a:xfrm>
                    <a:prstGeom prst="rect">
                      <a:avLst/>
                    </a:prstGeom>
                  </pic:spPr>
                </pic:pic>
              </a:graphicData>
            </a:graphic>
          </wp:inline>
        </w:drawing>
      </w:r>
    </w:p>
    <w:p w14:paraId="2A96EE35" w14:textId="4E849DD6" w:rsidR="00576B09" w:rsidRDefault="009D5DF2" w:rsidP="009523F2">
      <w:pPr>
        <w:pStyle w:val="ListParagraph"/>
        <w:ind w:left="1080"/>
        <w:rPr>
          <w:lang w:val="en-US"/>
        </w:rPr>
      </w:pPr>
      <w:r>
        <w:rPr>
          <w:lang w:val="en-US"/>
        </w:rPr>
        <w:t>From 20 million to 2 million t</w:t>
      </w:r>
      <w:r w:rsidR="00921ED9">
        <w:rPr>
          <w:lang w:val="en-US"/>
        </w:rPr>
        <w:t xml:space="preserve">racks </w:t>
      </w:r>
      <w:r>
        <w:rPr>
          <w:lang w:val="en-US"/>
        </w:rPr>
        <w:t>using</w:t>
      </w:r>
      <w:r w:rsidR="00F04ADF">
        <w:rPr>
          <w:lang w:val="en-US"/>
        </w:rPr>
        <w:t xml:space="preserve"> SIFT</w:t>
      </w:r>
      <w:r>
        <w:rPr>
          <w:lang w:val="en-US"/>
        </w:rPr>
        <w:t>,</w:t>
      </w:r>
      <w:r w:rsidR="00F04ADF">
        <w:rPr>
          <w:lang w:val="en-US"/>
        </w:rPr>
        <w:t xml:space="preserve"> </w:t>
      </w:r>
      <w:r w:rsidR="00921ED9">
        <w:rPr>
          <w:lang w:val="en-US"/>
        </w:rPr>
        <w:t>overlayed on wmfod_template.mif</w:t>
      </w:r>
    </w:p>
    <w:p w14:paraId="4698A312" w14:textId="77777777" w:rsidR="009D5DF2" w:rsidRDefault="009D5DF2" w:rsidP="009D5DF2">
      <w:pPr>
        <w:ind w:left="360" w:firstLine="720"/>
        <w:rPr>
          <w:color w:val="70AD47" w:themeColor="accent6"/>
          <w:lang w:val="en-US"/>
        </w:rPr>
      </w:pPr>
    </w:p>
    <w:p w14:paraId="74BB2CA2" w14:textId="5F452EF7" w:rsidR="00576B09" w:rsidRDefault="009D5DF2" w:rsidP="009D5DF2">
      <w:pPr>
        <w:ind w:left="360" w:firstLine="720"/>
        <w:rPr>
          <w:lang w:val="en-US"/>
        </w:rPr>
      </w:pPr>
      <w:r w:rsidRPr="00234EDD">
        <w:rPr>
          <w:color w:val="70AD47" w:themeColor="accent6"/>
          <w:lang w:val="en-US"/>
        </w:rPr>
        <w:t xml:space="preserve">%Sample output: </w:t>
      </w:r>
      <w:r w:rsidR="009918CA">
        <w:rPr>
          <w:lang w:val="en-US"/>
        </w:rPr>
        <w:t>tracks_2mil_sift.tck</w:t>
      </w:r>
    </w:p>
    <w:p w14:paraId="49029D77" w14:textId="5DB19004" w:rsidR="00576B09" w:rsidRDefault="00444671" w:rsidP="009523F2">
      <w:pPr>
        <w:ind w:left="360" w:firstLine="720"/>
        <w:rPr>
          <w:color w:val="FF0000"/>
        </w:rPr>
      </w:pPr>
      <w:r w:rsidRPr="0063291F">
        <w:t xml:space="preserve">Elapsed time: </w:t>
      </w:r>
      <w:r>
        <w:rPr>
          <w:color w:val="FF0000"/>
        </w:rPr>
        <w:t>1 hour and 39 min</w:t>
      </w:r>
      <w:r w:rsidR="00B20F65">
        <w:rPr>
          <w:color w:val="FF0000"/>
        </w:rPr>
        <w:t>, for 36 participants</w:t>
      </w:r>
    </w:p>
    <w:p w14:paraId="475D0E6E" w14:textId="77777777" w:rsidR="009523F2" w:rsidRPr="009523F2" w:rsidRDefault="009523F2" w:rsidP="009523F2">
      <w:pPr>
        <w:ind w:left="360" w:firstLine="720"/>
        <w:rPr>
          <w:color w:val="FF0000"/>
        </w:rPr>
      </w:pPr>
    </w:p>
    <w:p w14:paraId="23AB03A6" w14:textId="77777777" w:rsidR="00B732FB" w:rsidRPr="00FA1056" w:rsidRDefault="00B732FB" w:rsidP="00FA1056">
      <w:pPr>
        <w:rPr>
          <w:b/>
          <w:bCs/>
          <w:sz w:val="28"/>
          <w:szCs w:val="28"/>
          <w:lang w:val="en-US"/>
        </w:rPr>
      </w:pPr>
    </w:p>
    <w:p w14:paraId="36A12D61"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Generate fixel-fixel connectivity matrix</w:t>
      </w:r>
    </w:p>
    <w:p w14:paraId="79579705" w14:textId="2A332C8C" w:rsidR="00B732FB" w:rsidRDefault="00B732FB" w:rsidP="00B732FB">
      <w:pPr>
        <w:pStyle w:val="ListParagraph"/>
        <w:ind w:left="1080"/>
        <w:rPr>
          <w:lang w:val="en-US"/>
        </w:rPr>
      </w:pPr>
      <w:r w:rsidRPr="00B732FB">
        <w:rPr>
          <w:lang w:val="en-US"/>
        </w:rPr>
        <w:t>Generation of the fixel-fixel connectivity matrix based on the whole-brain streamlines tractogram</w:t>
      </w:r>
      <w:r>
        <w:rPr>
          <w:lang w:val="en-US"/>
        </w:rPr>
        <w:t>.</w:t>
      </w:r>
    </w:p>
    <w:p w14:paraId="0840C670" w14:textId="3809666B" w:rsidR="00B732FB" w:rsidRDefault="00B732FB" w:rsidP="00B732FB">
      <w:pPr>
        <w:pStyle w:val="ListParagraph"/>
        <w:ind w:left="1080"/>
        <w:rPr>
          <w:lang w:val="en-US"/>
        </w:rPr>
      </w:pPr>
    </w:p>
    <w:p w14:paraId="1D037449" w14:textId="0D7E1143" w:rsidR="00B732FB" w:rsidRPr="00B732FB" w:rsidRDefault="00B732FB" w:rsidP="00B732FB">
      <w:pPr>
        <w:ind w:left="360" w:firstLine="720"/>
        <w:rPr>
          <w:color w:val="FF66FF"/>
          <w:lang w:val="en-US"/>
        </w:rPr>
      </w:pPr>
      <w:bookmarkStart w:id="4" w:name="_Hlk46422306"/>
      <w:r w:rsidRPr="00B732FB">
        <w:rPr>
          <w:color w:val="FF66FF"/>
          <w:lang w:val="en-US"/>
        </w:rPr>
        <w:t xml:space="preserve">Command: </w:t>
      </w:r>
      <w:r w:rsidRPr="00B732FB">
        <w:rPr>
          <w:color w:val="FF66FF"/>
          <w:lang w:val="en-US"/>
        </w:rPr>
        <w:tab/>
      </w:r>
      <w:r w:rsidRPr="00B732FB">
        <w:rPr>
          <w:color w:val="FF66FF"/>
          <w:lang w:val="en-US"/>
        </w:rPr>
        <w:tab/>
      </w:r>
      <w:r>
        <w:rPr>
          <w:color w:val="FF66FF"/>
          <w:lang w:val="en-US"/>
        </w:rPr>
        <w:t>fixelconnectivity</w:t>
      </w:r>
    </w:p>
    <w:bookmarkEnd w:id="4"/>
    <w:p w14:paraId="5BAAE565" w14:textId="3868EE6A" w:rsidR="00B732FB" w:rsidRDefault="00B732FB" w:rsidP="00B732FB">
      <w:pPr>
        <w:pStyle w:val="ListParagraph"/>
        <w:ind w:left="1080"/>
        <w:rPr>
          <w:b/>
          <w:bCs/>
          <w:sz w:val="28"/>
          <w:szCs w:val="28"/>
          <w:lang w:val="en-US"/>
        </w:rPr>
      </w:pPr>
    </w:p>
    <w:p w14:paraId="2C8F1F64" w14:textId="014F0BF5" w:rsidR="00B732FB" w:rsidRPr="00B732FB" w:rsidRDefault="00B732FB" w:rsidP="00B732FB">
      <w:pPr>
        <w:pStyle w:val="ListParagraph"/>
        <w:ind w:left="1080"/>
        <w:rPr>
          <w:lang w:val="en-US"/>
        </w:rPr>
      </w:pPr>
      <w:r w:rsidRPr="00B732FB">
        <w:rPr>
          <w:lang w:val="en-US"/>
        </w:rPr>
        <w:t>The output directory should contain three images: index.mif, fixels.mif and values.mif; these are used to encode the fixel-fixel connectivity that is by its nature sparse.</w:t>
      </w:r>
    </w:p>
    <w:p w14:paraId="125E56A3" w14:textId="482E6C54" w:rsidR="00B732FB" w:rsidRPr="00B732FB" w:rsidRDefault="00B732FB" w:rsidP="00B732FB">
      <w:pPr>
        <w:pStyle w:val="ListParagraph"/>
        <w:ind w:left="1080"/>
        <w:rPr>
          <w:lang w:val="en-US"/>
        </w:rPr>
      </w:pPr>
    </w:p>
    <w:p w14:paraId="37FEBD70" w14:textId="515B9A62" w:rsidR="00B732FB" w:rsidRPr="00B00903" w:rsidRDefault="009523F2" w:rsidP="00B00903">
      <w:pPr>
        <w:ind w:left="360" w:firstLine="720"/>
        <w:rPr>
          <w:color w:val="FF0000"/>
        </w:rPr>
      </w:pPr>
      <w:r w:rsidRPr="0063291F">
        <w:t xml:space="preserve">Elapsed time: </w:t>
      </w:r>
      <w:r w:rsidR="00B20F65">
        <w:rPr>
          <w:color w:val="FF0000"/>
        </w:rPr>
        <w:t>17 min, for 36 participants</w:t>
      </w:r>
    </w:p>
    <w:p w14:paraId="67A45E64" w14:textId="77777777" w:rsidR="00B732FB" w:rsidRPr="00EC738A" w:rsidRDefault="00B732FB" w:rsidP="00B732FB">
      <w:pPr>
        <w:pStyle w:val="ListParagraph"/>
        <w:ind w:left="1080"/>
        <w:rPr>
          <w:b/>
          <w:bCs/>
          <w:sz w:val="28"/>
          <w:szCs w:val="28"/>
          <w:lang w:val="en-US"/>
        </w:rPr>
      </w:pPr>
    </w:p>
    <w:p w14:paraId="0B436671"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Smooth fixel data using fixel-fixel connectivity</w:t>
      </w:r>
    </w:p>
    <w:p w14:paraId="06A4E2E5" w14:textId="0DDE7718" w:rsidR="00B732FB" w:rsidRDefault="00B732FB" w:rsidP="00B732FB">
      <w:pPr>
        <w:pStyle w:val="ListParagraph"/>
        <w:ind w:left="1080"/>
        <w:rPr>
          <w:lang w:val="en-US"/>
        </w:rPr>
      </w:pPr>
      <w:r w:rsidRPr="00B732FB">
        <w:rPr>
          <w:lang w:val="en-US"/>
        </w:rPr>
        <w:t>Smoothing of fixel data is performed based on the sparse fixel-fixel connectivity matrix</w:t>
      </w:r>
      <w:r>
        <w:rPr>
          <w:lang w:val="en-US"/>
        </w:rPr>
        <w:t>.</w:t>
      </w:r>
    </w:p>
    <w:p w14:paraId="2A8B92CF" w14:textId="478BE6CA" w:rsidR="00B732FB" w:rsidRDefault="00B732FB" w:rsidP="00B732FB">
      <w:pPr>
        <w:pStyle w:val="ListParagraph"/>
        <w:ind w:left="1080"/>
        <w:rPr>
          <w:lang w:val="en-US"/>
        </w:rPr>
      </w:pPr>
    </w:p>
    <w:p w14:paraId="00F93D24" w14:textId="49797632" w:rsidR="00B732FB" w:rsidRPr="006463B3" w:rsidRDefault="00B732FB" w:rsidP="006463B3">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r>
        <w:rPr>
          <w:color w:val="FF66FF"/>
          <w:lang w:val="en-US"/>
        </w:rPr>
        <w:t>fixelfilter</w:t>
      </w:r>
    </w:p>
    <w:p w14:paraId="64A70E3B" w14:textId="77777777" w:rsidR="00B20F65" w:rsidRDefault="00B20F65" w:rsidP="00B20F65">
      <w:pPr>
        <w:ind w:left="360" w:firstLine="720"/>
      </w:pPr>
    </w:p>
    <w:p w14:paraId="6635D654" w14:textId="5E6306F0" w:rsidR="00B732FB" w:rsidRPr="00B20F65" w:rsidRDefault="00B20F65" w:rsidP="00B20F65">
      <w:pPr>
        <w:ind w:left="360" w:firstLine="720"/>
        <w:rPr>
          <w:color w:val="FF0000"/>
        </w:rPr>
      </w:pPr>
      <w:r w:rsidRPr="0063291F">
        <w:t xml:space="preserve">Elapsed time: </w:t>
      </w:r>
      <w:r>
        <w:rPr>
          <w:color w:val="FF0000"/>
        </w:rPr>
        <w:t>1</w:t>
      </w:r>
      <w:r w:rsidR="00FD6A2C">
        <w:rPr>
          <w:color w:val="FF0000"/>
        </w:rPr>
        <w:t>8</w:t>
      </w:r>
      <w:r>
        <w:rPr>
          <w:color w:val="FF0000"/>
        </w:rPr>
        <w:t xml:space="preserve"> min, for 36 participants</w:t>
      </w:r>
    </w:p>
    <w:p w14:paraId="58C39744"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Perform statistical analysis of FD, FC, and FDC</w:t>
      </w:r>
    </w:p>
    <w:p w14:paraId="5678AFB7" w14:textId="7DA41936" w:rsidR="00B732FB" w:rsidRDefault="00B732FB" w:rsidP="00B732FB">
      <w:pPr>
        <w:pStyle w:val="ListParagraph"/>
        <w:ind w:left="1080"/>
        <w:rPr>
          <w:lang w:val="en-US"/>
        </w:rPr>
      </w:pPr>
      <w:r w:rsidRPr="00B732FB">
        <w:rPr>
          <w:lang w:val="en-US"/>
        </w:rPr>
        <w:t xml:space="preserve">Statistical analysis using </w:t>
      </w:r>
      <w:r w:rsidR="00965870">
        <w:rPr>
          <w:lang w:val="en-US"/>
        </w:rPr>
        <w:t>connectivity-based fixel enhancement (</w:t>
      </w:r>
      <w:r w:rsidRPr="00B732FB">
        <w:rPr>
          <w:lang w:val="en-US"/>
        </w:rPr>
        <w:t>CFE</w:t>
      </w:r>
      <w:r w:rsidR="00965870">
        <w:rPr>
          <w:lang w:val="en-US"/>
        </w:rPr>
        <w:t>)</w:t>
      </w:r>
      <w:r w:rsidRPr="00B732FB">
        <w:rPr>
          <w:lang w:val="en-US"/>
        </w:rPr>
        <w:t xml:space="preserve"> is performed separately for each metric (FD, log(FC), and FDC)</w:t>
      </w:r>
      <w:r>
        <w:rPr>
          <w:lang w:val="en-US"/>
        </w:rPr>
        <w:t>.</w:t>
      </w:r>
    </w:p>
    <w:p w14:paraId="23AE49ED" w14:textId="7056DB5E" w:rsidR="00B732FB" w:rsidRDefault="00B732FB" w:rsidP="00B732FB">
      <w:pPr>
        <w:pStyle w:val="ListParagraph"/>
        <w:ind w:left="1080"/>
        <w:rPr>
          <w:lang w:val="en-US"/>
        </w:rPr>
      </w:pPr>
    </w:p>
    <w:p w14:paraId="67E265AD" w14:textId="0092D9F1" w:rsidR="00B732FB" w:rsidRDefault="00B732FB" w:rsidP="00B732FB">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r>
        <w:rPr>
          <w:color w:val="FF66FF"/>
          <w:lang w:val="en-US"/>
        </w:rPr>
        <w:t>fixelcfestats</w:t>
      </w:r>
    </w:p>
    <w:p w14:paraId="1CBF9133" w14:textId="7C32102A" w:rsidR="00B732FB" w:rsidRDefault="00B732FB" w:rsidP="00B00903">
      <w:pPr>
        <w:rPr>
          <w:color w:val="FF66FF"/>
          <w:lang w:val="en-US"/>
        </w:rPr>
      </w:pPr>
    </w:p>
    <w:p w14:paraId="27A32145" w14:textId="1F00A730" w:rsidR="00B732FB" w:rsidRPr="00B732FB" w:rsidRDefault="00B732FB" w:rsidP="00B732FB">
      <w:pPr>
        <w:ind w:left="1080"/>
        <w:rPr>
          <w:lang w:val="en-US"/>
        </w:rPr>
      </w:pPr>
      <w:r w:rsidRPr="00B732FB">
        <w:rPr>
          <w:lang w:val="en-US"/>
        </w:rPr>
        <w:t xml:space="preserve">The input files.txt </w:t>
      </w:r>
      <w:r w:rsidR="00457FD2">
        <w:rPr>
          <w:lang w:val="en-US"/>
        </w:rPr>
        <w:t xml:space="preserve">(e.g. </w:t>
      </w:r>
      <w:r w:rsidR="00457FD2" w:rsidRPr="003B53BB">
        <w:rPr>
          <w:i/>
          <w:iCs/>
          <w:lang w:val="en-US"/>
        </w:rPr>
        <w:t>files_fd.txt, files_log_fc.txt</w:t>
      </w:r>
      <w:r w:rsidR="00457FD2">
        <w:rPr>
          <w:lang w:val="en-US"/>
        </w:rPr>
        <w:t xml:space="preserve">, and </w:t>
      </w:r>
      <w:r w:rsidR="00457FD2" w:rsidRPr="003B53BB">
        <w:rPr>
          <w:i/>
          <w:iCs/>
          <w:lang w:val="en-US"/>
        </w:rPr>
        <w:t>files_fdc.txt</w:t>
      </w:r>
      <w:r w:rsidR="00457FD2">
        <w:rPr>
          <w:lang w:val="en-US"/>
        </w:rPr>
        <w:t>) are</w:t>
      </w:r>
      <w:r w:rsidRPr="00B732FB">
        <w:rPr>
          <w:lang w:val="en-US"/>
        </w:rPr>
        <w:t xml:space="preserve"> text file</w:t>
      </w:r>
      <w:r w:rsidR="00457FD2">
        <w:rPr>
          <w:lang w:val="en-US"/>
        </w:rPr>
        <w:t>s</w:t>
      </w:r>
      <w:r w:rsidRPr="00B732FB">
        <w:rPr>
          <w:lang w:val="en-US"/>
        </w:rPr>
        <w:t xml:space="preserve"> containing the filename of each file (i.e. not the full path) to be analysed inside the input fixel directory, each filename on a separate line. The line ordering should correspond to the lines in the file design_matrix.txt.</w:t>
      </w:r>
    </w:p>
    <w:p w14:paraId="436B7090" w14:textId="4F273B8E" w:rsidR="00CC20CF" w:rsidRDefault="00CC20CF" w:rsidP="00B732FB">
      <w:pPr>
        <w:pStyle w:val="ListParagraph"/>
        <w:ind w:left="1080"/>
        <w:rPr>
          <w:lang w:val="en-US"/>
        </w:rPr>
      </w:pPr>
      <w:r>
        <w:rPr>
          <w:lang w:val="en-US"/>
        </w:rPr>
        <w:t xml:space="preserve">There are 3 input files.txt (for the 3 metrics) that contain the list of the participants on a separate line in your study. Using the </w:t>
      </w:r>
      <w:r w:rsidRPr="003B53BB">
        <w:rPr>
          <w:b/>
          <w:bCs/>
          <w:lang w:val="en-US"/>
        </w:rPr>
        <w:t>CreateParticipantFixelList.m</w:t>
      </w:r>
      <w:r>
        <w:rPr>
          <w:lang w:val="en-US"/>
        </w:rPr>
        <w:t xml:space="preserve"> function, my script will create these lists for you based upon the participants you ran, automatically. </w:t>
      </w:r>
    </w:p>
    <w:p w14:paraId="2F2483C3" w14:textId="26DFAD21" w:rsidR="00457FD2" w:rsidRDefault="00457FD2" w:rsidP="00B732FB">
      <w:pPr>
        <w:pStyle w:val="ListParagraph"/>
        <w:ind w:left="1080"/>
        <w:rPr>
          <w:lang w:val="en-US"/>
        </w:rPr>
      </w:pPr>
    </w:p>
    <w:p w14:paraId="6E0183EE" w14:textId="21FA914A" w:rsidR="00457FD2" w:rsidRDefault="00457FD2" w:rsidP="00B732FB">
      <w:pPr>
        <w:pStyle w:val="ListParagraph"/>
        <w:ind w:left="1080"/>
        <w:rPr>
          <w:lang w:val="en-US"/>
        </w:rPr>
      </w:pPr>
    </w:p>
    <w:p w14:paraId="24A4884B" w14:textId="49B6A943" w:rsidR="00457FD2" w:rsidRDefault="004A2025" w:rsidP="00B732FB">
      <w:pPr>
        <w:pStyle w:val="ListParagraph"/>
        <w:ind w:left="1080"/>
        <w:rPr>
          <w:lang w:val="en-US"/>
        </w:rPr>
      </w:pPr>
      <w:r>
        <w:rPr>
          <w:noProof/>
        </w:rPr>
        <w:drawing>
          <wp:inline distT="0" distB="0" distL="0" distR="0" wp14:anchorId="7F884042" wp14:editId="29162AC6">
            <wp:extent cx="1866900" cy="20669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866900" cy="2066925"/>
                    </a:xfrm>
                    <a:prstGeom prst="rect">
                      <a:avLst/>
                    </a:prstGeom>
                  </pic:spPr>
                </pic:pic>
              </a:graphicData>
            </a:graphic>
          </wp:inline>
        </w:drawing>
      </w:r>
    </w:p>
    <w:p w14:paraId="6F3BE566" w14:textId="67DC6A98" w:rsidR="00457FD2" w:rsidRDefault="00457FD2" w:rsidP="00B732FB">
      <w:pPr>
        <w:pStyle w:val="ListParagraph"/>
        <w:ind w:left="1080"/>
        <w:rPr>
          <w:lang w:val="en-US"/>
        </w:rPr>
      </w:pPr>
    </w:p>
    <w:p w14:paraId="0DF242D5" w14:textId="77777777" w:rsidR="00457FD2" w:rsidRDefault="00457FD2" w:rsidP="00B732FB">
      <w:pPr>
        <w:pStyle w:val="ListParagraph"/>
        <w:ind w:left="1080"/>
        <w:rPr>
          <w:lang w:val="en-US"/>
        </w:rPr>
      </w:pPr>
    </w:p>
    <w:p w14:paraId="656C1EE5" w14:textId="77777777" w:rsidR="00CC20CF" w:rsidRDefault="00CC20CF" w:rsidP="00B732FB">
      <w:pPr>
        <w:pStyle w:val="ListParagraph"/>
        <w:ind w:left="1080"/>
        <w:rPr>
          <w:lang w:val="en-US"/>
        </w:rPr>
      </w:pPr>
    </w:p>
    <w:p w14:paraId="72B3687A" w14:textId="5DBFE15A" w:rsidR="00B00903" w:rsidRPr="00B00903" w:rsidRDefault="00B00903" w:rsidP="003B53BB">
      <w:pPr>
        <w:pStyle w:val="ListParagraph"/>
        <w:ind w:left="1080"/>
        <w:rPr>
          <w:b/>
          <w:bCs/>
          <w:lang w:val="en-US"/>
        </w:rPr>
      </w:pPr>
      <w:bookmarkStart w:id="5" w:name="Create_matrices"/>
      <w:r w:rsidRPr="00B00903">
        <w:rPr>
          <w:b/>
          <w:bCs/>
          <w:lang w:val="en-US"/>
        </w:rPr>
        <w:t xml:space="preserve">*Note that you must create these matrices previous to running the pipeline. This will determine the statistical tests that you will run. </w:t>
      </w:r>
      <w:bookmarkEnd w:id="5"/>
    </w:p>
    <w:p w14:paraId="253522D2" w14:textId="680CC6B5" w:rsidR="00B00903" w:rsidRDefault="00B00903" w:rsidP="003B53BB">
      <w:pPr>
        <w:pStyle w:val="ListParagraph"/>
        <w:ind w:left="1080"/>
        <w:rPr>
          <w:lang w:val="en-US"/>
        </w:rPr>
      </w:pPr>
    </w:p>
    <w:p w14:paraId="1E9C6292" w14:textId="26599678" w:rsidR="009363EB" w:rsidRDefault="009363EB" w:rsidP="009363EB">
      <w:pPr>
        <w:ind w:left="720"/>
        <w:rPr>
          <w:lang w:val="en-US"/>
        </w:rPr>
      </w:pPr>
      <w:r>
        <w:rPr>
          <w:lang w:val="en-US"/>
        </w:rPr>
        <w:t xml:space="preserve">User has option to automate matrices creation, with creator’s customised study (i.e. compare 5 groups – HC, SCD, aMCI, mMCI, and AD) with 3 covariates (age, sex, and overall ACE-III score). If user is running a different study with different groups/covariates, then they </w:t>
      </w:r>
      <w:r>
        <w:rPr>
          <w:lang w:val="en-US"/>
        </w:rPr>
        <w:lastRenderedPageBreak/>
        <w:t xml:space="preserve">will need to create their own study matrices, and place them into the stats_matrices folder. If user is using the automated version, the given DPRC excel file is organised in this manner, with these </w:t>
      </w:r>
      <w:r w:rsidR="00D56935">
        <w:rPr>
          <w:lang w:val="en-US"/>
        </w:rPr>
        <w:t xml:space="preserve">11 </w:t>
      </w:r>
      <w:r>
        <w:rPr>
          <w:lang w:val="en-US"/>
        </w:rPr>
        <w:t>columns</w:t>
      </w:r>
      <w:r w:rsidR="00D56935">
        <w:rPr>
          <w:lang w:val="en-US"/>
        </w:rPr>
        <w:t xml:space="preserve"> (A:K)</w:t>
      </w:r>
      <w:r>
        <w:rPr>
          <w:lang w:val="en-US"/>
        </w:rPr>
        <w:t xml:space="preserve">: </w:t>
      </w:r>
    </w:p>
    <w:p w14:paraId="41DA2464" w14:textId="77777777" w:rsidR="003622F1" w:rsidRPr="003622F1" w:rsidRDefault="003622F1" w:rsidP="009363EB">
      <w:pPr>
        <w:ind w:left="720"/>
        <w:rPr>
          <w:i/>
          <w:iCs/>
          <w:lang w:val="en-US"/>
        </w:rPr>
      </w:pPr>
      <w:r w:rsidRPr="003622F1">
        <w:rPr>
          <w:i/>
          <w:iCs/>
          <w:lang w:val="en-US"/>
        </w:rPr>
        <w:t>Subjects(A)</w:t>
      </w:r>
      <w:r w:rsidRPr="003622F1">
        <w:rPr>
          <w:i/>
          <w:iCs/>
          <w:lang w:val="en-US"/>
        </w:rPr>
        <w:tab/>
        <w:t xml:space="preserve">Include(B) </w:t>
      </w:r>
      <w:r w:rsidRPr="003622F1">
        <w:rPr>
          <w:i/>
          <w:iCs/>
          <w:lang w:val="en-US"/>
        </w:rPr>
        <w:tab/>
        <w:t xml:space="preserve">Scan Date(C) </w:t>
      </w:r>
      <w:r w:rsidRPr="003622F1">
        <w:rPr>
          <w:i/>
          <w:iCs/>
          <w:lang w:val="en-US"/>
        </w:rPr>
        <w:tab/>
        <w:t xml:space="preserve">DOB(D) </w:t>
      </w:r>
      <w:r w:rsidRPr="003622F1">
        <w:rPr>
          <w:i/>
          <w:iCs/>
          <w:lang w:val="en-US"/>
        </w:rPr>
        <w:tab/>
      </w:r>
      <w:r w:rsidRPr="003622F1">
        <w:rPr>
          <w:i/>
          <w:iCs/>
          <w:lang w:val="en-US"/>
        </w:rPr>
        <w:tab/>
        <w:t xml:space="preserve">Age at time of scan(E) </w:t>
      </w:r>
      <w:r w:rsidRPr="003622F1">
        <w:rPr>
          <w:i/>
          <w:iCs/>
          <w:lang w:val="en-US"/>
        </w:rPr>
        <w:tab/>
      </w:r>
    </w:p>
    <w:p w14:paraId="3EFC2051" w14:textId="77777777" w:rsidR="003622F1" w:rsidRPr="003622F1" w:rsidRDefault="003622F1" w:rsidP="009363EB">
      <w:pPr>
        <w:ind w:left="720"/>
        <w:rPr>
          <w:i/>
          <w:iCs/>
          <w:lang w:val="en-US"/>
        </w:rPr>
      </w:pPr>
      <w:r w:rsidRPr="003622F1">
        <w:rPr>
          <w:i/>
          <w:iCs/>
          <w:lang w:val="en-US"/>
        </w:rPr>
        <w:t>Sex (M/F)(F)</w:t>
      </w:r>
      <w:r w:rsidRPr="003622F1">
        <w:rPr>
          <w:i/>
          <w:iCs/>
          <w:lang w:val="en-US"/>
        </w:rPr>
        <w:tab/>
        <w:t xml:space="preserve"> Sex (binary)(G)</w:t>
      </w:r>
      <w:r w:rsidRPr="003622F1">
        <w:rPr>
          <w:i/>
          <w:iCs/>
          <w:lang w:val="en-US"/>
        </w:rPr>
        <w:tab/>
      </w:r>
      <w:r w:rsidRPr="003622F1">
        <w:rPr>
          <w:i/>
          <w:iCs/>
          <w:lang w:val="en-US"/>
        </w:rPr>
        <w:tab/>
        <w:t xml:space="preserve"> Classification(H)</w:t>
      </w:r>
      <w:r w:rsidRPr="003622F1">
        <w:rPr>
          <w:i/>
          <w:iCs/>
          <w:lang w:val="en-US"/>
        </w:rPr>
        <w:tab/>
        <w:t xml:space="preserve"> Classification Group(I)</w:t>
      </w:r>
      <w:r w:rsidRPr="003622F1">
        <w:rPr>
          <w:i/>
          <w:iCs/>
          <w:lang w:val="en-US"/>
        </w:rPr>
        <w:tab/>
        <w:t xml:space="preserve"> </w:t>
      </w:r>
    </w:p>
    <w:p w14:paraId="55EE46EB" w14:textId="4D011E81" w:rsidR="003622F1" w:rsidRDefault="003622F1" w:rsidP="009363EB">
      <w:pPr>
        <w:ind w:left="720"/>
        <w:rPr>
          <w:lang w:val="en-US"/>
        </w:rPr>
      </w:pPr>
      <w:r w:rsidRPr="003622F1">
        <w:rPr>
          <w:i/>
          <w:iCs/>
          <w:lang w:val="en-US"/>
        </w:rPr>
        <w:t>ACE-III(J)</w:t>
      </w:r>
      <w:r w:rsidRPr="003622F1">
        <w:rPr>
          <w:i/>
          <w:iCs/>
          <w:lang w:val="en-US"/>
        </w:rPr>
        <w:tab/>
        <w:t xml:space="preserve"> Notes(K)</w:t>
      </w:r>
    </w:p>
    <w:p w14:paraId="7E15D077" w14:textId="69909116" w:rsidR="009363EB" w:rsidRPr="009363EB" w:rsidRDefault="009363EB" w:rsidP="009363EB">
      <w:pPr>
        <w:rPr>
          <w:lang w:val="en-US"/>
        </w:rPr>
      </w:pPr>
      <w:r>
        <w:rPr>
          <w:noProof/>
        </w:rPr>
        <w:drawing>
          <wp:inline distT="0" distB="0" distL="0" distR="0" wp14:anchorId="2DF5FB5F" wp14:editId="50B92522">
            <wp:extent cx="5731510" cy="506730"/>
            <wp:effectExtent l="0" t="0" r="254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506730"/>
                    </a:xfrm>
                    <a:prstGeom prst="rect">
                      <a:avLst/>
                    </a:prstGeom>
                  </pic:spPr>
                </pic:pic>
              </a:graphicData>
            </a:graphic>
          </wp:inline>
        </w:drawing>
      </w:r>
    </w:p>
    <w:p w14:paraId="542EB32B" w14:textId="77777777" w:rsidR="009363EB" w:rsidRDefault="009363EB" w:rsidP="003B53BB">
      <w:pPr>
        <w:pStyle w:val="ListParagraph"/>
        <w:ind w:left="1080"/>
        <w:rPr>
          <w:lang w:val="en-US"/>
        </w:rPr>
      </w:pPr>
    </w:p>
    <w:p w14:paraId="21B0440B" w14:textId="77777777" w:rsidR="00ED5CE4" w:rsidRDefault="00CC20CF" w:rsidP="00ED5CE4">
      <w:pPr>
        <w:pStyle w:val="ListParagraph"/>
        <w:ind w:left="1080"/>
        <w:rPr>
          <w:lang w:val="en-US"/>
        </w:rPr>
      </w:pPr>
      <w:r>
        <w:rPr>
          <w:lang w:val="en-US"/>
        </w:rPr>
        <w:t xml:space="preserve">The </w:t>
      </w:r>
      <w:r w:rsidRPr="003B53BB">
        <w:rPr>
          <w:i/>
          <w:iCs/>
          <w:lang w:val="en-US"/>
        </w:rPr>
        <w:t>design_matrix.txt</w:t>
      </w:r>
      <w:r>
        <w:rPr>
          <w:lang w:val="en-US"/>
        </w:rPr>
        <w:t xml:space="preserve"> file contains the group (i.e. status) of each of the participants. This is dummy-coded (e,g. 0, 1, 2, 3…etc). </w:t>
      </w:r>
      <w:r w:rsidR="003B53BB">
        <w:rPr>
          <w:lang w:val="en-US"/>
        </w:rPr>
        <w:t>This must be manually done (so far).</w:t>
      </w:r>
      <w:r w:rsidRPr="00ED5CE4">
        <w:rPr>
          <w:lang w:val="en-US"/>
        </w:rPr>
        <w:t xml:space="preserve">The </w:t>
      </w:r>
      <w:r w:rsidRPr="00ED5CE4">
        <w:rPr>
          <w:i/>
          <w:iCs/>
          <w:lang w:val="en-US"/>
        </w:rPr>
        <w:t>contrast_matrix.txt</w:t>
      </w:r>
      <w:r w:rsidRPr="00ED5CE4">
        <w:rPr>
          <w:lang w:val="en-US"/>
        </w:rPr>
        <w:t xml:space="preserve"> file is specified as rows of weights</w:t>
      </w:r>
      <w:r w:rsidR="008302F7" w:rsidRPr="00ED5CE4">
        <w:rPr>
          <w:lang w:val="en-US"/>
        </w:rPr>
        <w:t xml:space="preserve"> (e.g. </w:t>
      </w:r>
      <w:r w:rsidR="0036583C" w:rsidRPr="00ED5CE4">
        <w:rPr>
          <w:lang w:val="en-US"/>
        </w:rPr>
        <w:t>-</w:t>
      </w:r>
      <w:r w:rsidR="008302F7" w:rsidRPr="00ED5CE4">
        <w:rPr>
          <w:lang w:val="en-US"/>
        </w:rPr>
        <w:t xml:space="preserve">1, </w:t>
      </w:r>
      <w:r w:rsidR="0036583C" w:rsidRPr="00ED5CE4">
        <w:rPr>
          <w:lang w:val="en-US"/>
        </w:rPr>
        <w:t>1</w:t>
      </w:r>
      <w:r w:rsidR="008302F7" w:rsidRPr="00ED5CE4">
        <w:rPr>
          <w:lang w:val="en-US"/>
        </w:rPr>
        <w:t xml:space="preserve"> or -1, 1, 0, 0). </w:t>
      </w:r>
      <w:r w:rsidR="007468DD" w:rsidRPr="00ED5CE4">
        <w:rPr>
          <w:lang w:val="en-US"/>
        </w:rPr>
        <w:t>This must be manually done (so far).</w:t>
      </w:r>
      <w:r w:rsidR="00ED5CE4">
        <w:rPr>
          <w:lang w:val="en-US"/>
        </w:rPr>
        <w:t xml:space="preserve"> </w:t>
      </w:r>
      <w:r w:rsidR="00ED5CE4" w:rsidRPr="00ED5CE4">
        <w:rPr>
          <w:lang w:val="en-US"/>
        </w:rPr>
        <w:t xml:space="preserve">The matrices </w:t>
      </w:r>
      <w:r w:rsidR="00ED5CE4" w:rsidRPr="00F74AB5">
        <w:rPr>
          <w:b/>
          <w:bCs/>
          <w:i/>
          <w:iCs/>
          <w:lang w:val="en-US"/>
        </w:rPr>
        <w:t>must match</w:t>
      </w:r>
      <w:r w:rsidR="00ED5CE4" w:rsidRPr="00ED5CE4">
        <w:rPr>
          <w:lang w:val="en-US"/>
        </w:rPr>
        <w:t xml:space="preserve"> in the number of columns. </w:t>
      </w:r>
    </w:p>
    <w:p w14:paraId="650D2B22" w14:textId="77777777" w:rsidR="00ED5CE4" w:rsidRDefault="00ED5CE4" w:rsidP="00ED5CE4">
      <w:pPr>
        <w:pStyle w:val="ListParagraph"/>
        <w:ind w:left="1080"/>
        <w:rPr>
          <w:lang w:val="en-US"/>
        </w:rPr>
      </w:pPr>
    </w:p>
    <w:p w14:paraId="1124850F" w14:textId="0E32D8B3" w:rsidR="00B732FB" w:rsidRPr="00ED5CE4" w:rsidRDefault="0036583C" w:rsidP="00ED5CE4">
      <w:pPr>
        <w:pStyle w:val="ListParagraph"/>
        <w:ind w:left="1080"/>
        <w:rPr>
          <w:lang w:val="en-US"/>
        </w:rPr>
      </w:pPr>
      <w:r w:rsidRPr="00ED5CE4">
        <w:rPr>
          <w:lang w:val="en-US"/>
        </w:rPr>
        <w:t>Below is an example of running a two-sample unpaired t-test</w:t>
      </w:r>
      <w:r w:rsidR="00762BEB" w:rsidRPr="00ED5CE4">
        <w:rPr>
          <w:lang w:val="en-US"/>
        </w:rPr>
        <w:t>:</w:t>
      </w:r>
    </w:p>
    <w:p w14:paraId="51758998" w14:textId="58D3B356" w:rsidR="00B732FB" w:rsidRDefault="00457FD2" w:rsidP="00B732FB">
      <w:pPr>
        <w:pStyle w:val="ListParagraph"/>
        <w:ind w:left="1080"/>
        <w:rPr>
          <w:noProof/>
        </w:rPr>
      </w:pPr>
      <w:r>
        <w:rPr>
          <w:noProof/>
        </w:rPr>
        <w:drawing>
          <wp:inline distT="0" distB="0" distL="0" distR="0" wp14:anchorId="20589356" wp14:editId="01191939">
            <wp:extent cx="1647825" cy="14287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647825" cy="1428750"/>
                    </a:xfrm>
                    <a:prstGeom prst="rect">
                      <a:avLst/>
                    </a:prstGeom>
                  </pic:spPr>
                </pic:pic>
              </a:graphicData>
            </a:graphic>
          </wp:inline>
        </w:drawing>
      </w:r>
      <w:r w:rsidRPr="00457FD2">
        <w:rPr>
          <w:noProof/>
        </w:rPr>
        <w:t xml:space="preserve"> </w:t>
      </w:r>
      <w:r>
        <w:rPr>
          <w:noProof/>
        </w:rPr>
        <w:t xml:space="preserve">                    </w:t>
      </w:r>
      <w:r w:rsidR="0036583C">
        <w:rPr>
          <w:noProof/>
        </w:rPr>
        <w:drawing>
          <wp:inline distT="0" distB="0" distL="0" distR="0" wp14:anchorId="35E64B69" wp14:editId="5EE7C266">
            <wp:extent cx="1657350" cy="7715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657350" cy="771525"/>
                    </a:xfrm>
                    <a:prstGeom prst="rect">
                      <a:avLst/>
                    </a:prstGeom>
                  </pic:spPr>
                </pic:pic>
              </a:graphicData>
            </a:graphic>
          </wp:inline>
        </w:drawing>
      </w:r>
    </w:p>
    <w:p w14:paraId="4C93CB33" w14:textId="5CE73F03" w:rsidR="000E1A6C" w:rsidRDefault="000E1A6C" w:rsidP="00B732FB">
      <w:pPr>
        <w:pStyle w:val="ListParagraph"/>
        <w:ind w:left="1080"/>
        <w:rPr>
          <w:noProof/>
        </w:rPr>
      </w:pPr>
    </w:p>
    <w:p w14:paraId="612AB144" w14:textId="77777777" w:rsidR="000E1A6C" w:rsidRDefault="000E1A6C" w:rsidP="00B732FB">
      <w:pPr>
        <w:pStyle w:val="ListParagraph"/>
        <w:ind w:left="1080"/>
        <w:rPr>
          <w:noProof/>
        </w:rPr>
      </w:pPr>
    </w:p>
    <w:p w14:paraId="06782E6C" w14:textId="00C427CB" w:rsidR="000E1A6C" w:rsidRPr="003166AC" w:rsidRDefault="000E1A6C" w:rsidP="003166AC">
      <w:pPr>
        <w:pStyle w:val="ListParagraph"/>
        <w:ind w:left="1080"/>
        <w:rPr>
          <w:noProof/>
        </w:rPr>
      </w:pPr>
      <w:r>
        <w:rPr>
          <w:noProof/>
        </w:rPr>
        <w:t>If you included 3 covariates</w:t>
      </w:r>
      <w:r w:rsidR="00825D22">
        <w:rPr>
          <w:noProof/>
        </w:rPr>
        <w:t xml:space="preserve"> (e.g. age, sex, ACE-III)</w:t>
      </w:r>
      <w:r>
        <w:rPr>
          <w:noProof/>
        </w:rPr>
        <w:t xml:space="preserve">, it may look something like this: </w:t>
      </w:r>
    </w:p>
    <w:p w14:paraId="0CD350D8" w14:textId="3E84C724" w:rsidR="00457FD2" w:rsidRPr="003166AC" w:rsidRDefault="003166AC" w:rsidP="003166AC">
      <w:pPr>
        <w:rPr>
          <w:b/>
          <w:bCs/>
          <w:sz w:val="28"/>
          <w:szCs w:val="28"/>
          <w:lang w:val="en-US"/>
        </w:rPr>
      </w:pPr>
      <w:r>
        <w:rPr>
          <w:b/>
          <w:bCs/>
          <w:sz w:val="28"/>
          <w:szCs w:val="28"/>
          <w:lang w:val="en-US"/>
        </w:rPr>
        <w:t xml:space="preserve">                </w:t>
      </w:r>
      <w:r w:rsidRPr="003166AC">
        <w:rPr>
          <w:b/>
          <w:bCs/>
          <w:sz w:val="28"/>
          <w:szCs w:val="28"/>
          <w:lang w:val="en-US"/>
        </w:rPr>
        <w:t xml:space="preserve"> </w:t>
      </w:r>
      <w:r w:rsidR="000017B3">
        <w:rPr>
          <w:noProof/>
        </w:rPr>
        <w:drawing>
          <wp:inline distT="0" distB="0" distL="0" distR="0" wp14:anchorId="1CE343C3" wp14:editId="391098C5">
            <wp:extent cx="1997620" cy="1514475"/>
            <wp:effectExtent l="0" t="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002501" cy="1518176"/>
                    </a:xfrm>
                    <a:prstGeom prst="rect">
                      <a:avLst/>
                    </a:prstGeom>
                  </pic:spPr>
                </pic:pic>
              </a:graphicData>
            </a:graphic>
          </wp:inline>
        </w:drawing>
      </w:r>
      <w:r>
        <w:rPr>
          <w:b/>
          <w:bCs/>
          <w:sz w:val="28"/>
          <w:szCs w:val="28"/>
          <w:lang w:val="en-US"/>
        </w:rPr>
        <w:t xml:space="preserve">             </w:t>
      </w:r>
      <w:r w:rsidR="000017B3">
        <w:rPr>
          <w:b/>
          <w:bCs/>
          <w:sz w:val="28"/>
          <w:szCs w:val="28"/>
          <w:lang w:val="en-US"/>
        </w:rPr>
        <w:t xml:space="preserve">         </w:t>
      </w:r>
      <w:r>
        <w:rPr>
          <w:b/>
          <w:bCs/>
          <w:sz w:val="28"/>
          <w:szCs w:val="28"/>
          <w:lang w:val="en-US"/>
        </w:rPr>
        <w:t xml:space="preserve">       </w:t>
      </w:r>
      <w:r w:rsidR="000017B3">
        <w:rPr>
          <w:noProof/>
        </w:rPr>
        <w:drawing>
          <wp:inline distT="0" distB="0" distL="0" distR="0" wp14:anchorId="2CAAC36D" wp14:editId="2E180072">
            <wp:extent cx="1847850" cy="12096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847850" cy="1209675"/>
                    </a:xfrm>
                    <a:prstGeom prst="rect">
                      <a:avLst/>
                    </a:prstGeom>
                  </pic:spPr>
                </pic:pic>
              </a:graphicData>
            </a:graphic>
          </wp:inline>
        </w:drawing>
      </w:r>
    </w:p>
    <w:p w14:paraId="5EC1DE9F" w14:textId="72CC90ED" w:rsidR="008A4ECA" w:rsidRDefault="000017B3" w:rsidP="008A4ECA">
      <w:pPr>
        <w:pStyle w:val="ListParagraph"/>
        <w:ind w:left="5040" w:hanging="3960"/>
        <w:rPr>
          <w:i/>
          <w:iCs/>
          <w:lang w:val="en-US"/>
        </w:rPr>
      </w:pPr>
      <w:r w:rsidRPr="000017B3">
        <w:rPr>
          <w:i/>
          <w:iCs/>
          <w:lang w:val="en-US"/>
        </w:rPr>
        <w:t>Design matrix: Each row corresponds to</w:t>
      </w:r>
      <w:r w:rsidR="008A4ECA">
        <w:rPr>
          <w:i/>
          <w:iCs/>
          <w:lang w:val="en-US"/>
        </w:rPr>
        <w:tab/>
      </w:r>
      <w:r w:rsidR="008A4ECA">
        <w:rPr>
          <w:i/>
          <w:iCs/>
          <w:lang w:val="en-US"/>
        </w:rPr>
        <w:tab/>
        <w:t xml:space="preserve">Contrast matrix: c1 = Where is </w:t>
      </w:r>
    </w:p>
    <w:p w14:paraId="28D0C2B8" w14:textId="449FC95D" w:rsidR="008A4ECA" w:rsidRDefault="008A4ECA" w:rsidP="008A4ECA">
      <w:pPr>
        <w:pStyle w:val="ListParagraph"/>
        <w:ind w:left="5760" w:hanging="4680"/>
        <w:rPr>
          <w:i/>
          <w:iCs/>
          <w:lang w:val="en-US"/>
        </w:rPr>
      </w:pPr>
      <w:r>
        <w:rPr>
          <w:i/>
          <w:iCs/>
          <w:lang w:val="en-US"/>
        </w:rPr>
        <w:t xml:space="preserve">a participant.     </w:t>
      </w:r>
      <w:r>
        <w:rPr>
          <w:i/>
          <w:iCs/>
          <w:lang w:val="en-US"/>
        </w:rPr>
        <w:tab/>
        <w:t xml:space="preserve">group one’s mean greater than group 2’s mean? c2 = Where is group two’s mean greater than group 1’s mean? c3 = Do FBA metrics correlate with age? c4 = Do FBA metrics correlate with sex? c5 = Do FBA metrics correlate with the ACE-III score?    </w:t>
      </w:r>
    </w:p>
    <w:p w14:paraId="719115BE" w14:textId="1B2F956B" w:rsidR="00457FD2" w:rsidRDefault="000017B3" w:rsidP="00B732FB">
      <w:pPr>
        <w:pStyle w:val="ListParagraph"/>
        <w:ind w:left="1080"/>
        <w:rPr>
          <w:lang w:val="en-US"/>
        </w:rPr>
      </w:pPr>
      <w:r>
        <w:rPr>
          <w:b/>
          <w:bCs/>
          <w:sz w:val="28"/>
          <w:szCs w:val="28"/>
          <w:lang w:val="en-US"/>
        </w:rPr>
        <w:lastRenderedPageBreak/>
        <w:tab/>
      </w:r>
      <w:r>
        <w:rPr>
          <w:b/>
          <w:bCs/>
          <w:sz w:val="28"/>
          <w:szCs w:val="28"/>
          <w:lang w:val="en-US"/>
        </w:rPr>
        <w:tab/>
      </w:r>
    </w:p>
    <w:p w14:paraId="5DCD3126" w14:textId="23E35486" w:rsidR="000017B3" w:rsidRDefault="000017B3" w:rsidP="00B732FB">
      <w:pPr>
        <w:pStyle w:val="ListParagraph"/>
        <w:ind w:left="1080"/>
        <w:rPr>
          <w:lang w:val="en-US"/>
        </w:rPr>
      </w:pPr>
    </w:p>
    <w:p w14:paraId="632E6AB9" w14:textId="77777777" w:rsidR="000017B3" w:rsidRPr="000017B3" w:rsidRDefault="000017B3" w:rsidP="00B732FB">
      <w:pPr>
        <w:pStyle w:val="ListParagraph"/>
        <w:ind w:left="1080"/>
        <w:rPr>
          <w:lang w:val="en-US"/>
        </w:rPr>
      </w:pPr>
    </w:p>
    <w:p w14:paraId="3895080D" w14:textId="629EEFA7" w:rsidR="000958A7" w:rsidRDefault="000958A7" w:rsidP="00B732FB">
      <w:pPr>
        <w:pStyle w:val="ListParagraph"/>
        <w:ind w:left="1080"/>
        <w:rPr>
          <w:lang w:val="en-US"/>
        </w:rPr>
      </w:pPr>
      <w:r>
        <w:rPr>
          <w:lang w:val="en-US"/>
        </w:rPr>
        <w:t xml:space="preserve">Another example: If you had </w:t>
      </w:r>
      <w:r w:rsidR="00B607FF">
        <w:rPr>
          <w:lang w:val="en-US"/>
        </w:rPr>
        <w:t>4</w:t>
      </w:r>
      <w:r>
        <w:rPr>
          <w:lang w:val="en-US"/>
        </w:rPr>
        <w:t xml:space="preserve"> groups/conditions</w:t>
      </w:r>
      <w:r w:rsidR="00B607FF">
        <w:rPr>
          <w:lang w:val="en-US"/>
        </w:rPr>
        <w:t xml:space="preserve"> (i.e. 1-way between-subjects ANOVA)</w:t>
      </w:r>
      <w:r>
        <w:rPr>
          <w:lang w:val="en-US"/>
        </w:rPr>
        <w:t xml:space="preserve">, </w:t>
      </w:r>
      <w:r w:rsidR="008F7DAC">
        <w:rPr>
          <w:lang w:val="en-US"/>
        </w:rPr>
        <w:t xml:space="preserve">with the question, </w:t>
      </w:r>
      <w:r w:rsidR="008F7DAC" w:rsidRPr="006954BF">
        <w:rPr>
          <w:i/>
          <w:iCs/>
        </w:rPr>
        <w:t>do the group averages account some significant effect?</w:t>
      </w:r>
      <w:r w:rsidR="008F7DAC">
        <w:t xml:space="preserve"> Then, </w:t>
      </w:r>
      <w:r>
        <w:rPr>
          <w:lang w:val="en-US"/>
        </w:rPr>
        <w:t>your design</w:t>
      </w:r>
      <w:r w:rsidR="00B87149">
        <w:rPr>
          <w:lang w:val="en-US"/>
        </w:rPr>
        <w:t xml:space="preserve"> matrix</w:t>
      </w:r>
      <w:r w:rsidR="00B607FF">
        <w:rPr>
          <w:lang w:val="en-US"/>
        </w:rPr>
        <w:t xml:space="preserve"> and </w:t>
      </w:r>
      <w:r w:rsidR="00B87149">
        <w:rPr>
          <w:lang w:val="en-US"/>
        </w:rPr>
        <w:t xml:space="preserve">your </w:t>
      </w:r>
      <w:r w:rsidR="00B607FF">
        <w:rPr>
          <w:lang w:val="en-US"/>
        </w:rPr>
        <w:t xml:space="preserve">contrast </w:t>
      </w:r>
      <w:r>
        <w:rPr>
          <w:lang w:val="en-US"/>
        </w:rPr>
        <w:t xml:space="preserve">matrix </w:t>
      </w:r>
      <w:r w:rsidR="00762BEB">
        <w:rPr>
          <w:lang w:val="en-US"/>
        </w:rPr>
        <w:t>would</w:t>
      </w:r>
      <w:r>
        <w:rPr>
          <w:lang w:val="en-US"/>
        </w:rPr>
        <w:t xml:space="preserve"> look like this: </w:t>
      </w:r>
    </w:p>
    <w:p w14:paraId="628E5B05" w14:textId="5659A76B" w:rsidR="000958A7" w:rsidRDefault="000958A7" w:rsidP="000958A7">
      <w:pPr>
        <w:pStyle w:val="ListParagraph"/>
        <w:ind w:left="1080"/>
      </w:pPr>
    </w:p>
    <w:p w14:paraId="7C777589" w14:textId="31CC2488" w:rsidR="00B607FF" w:rsidRDefault="00B607FF" w:rsidP="00B607FF">
      <w:pPr>
        <w:pStyle w:val="ListParagraph"/>
        <w:ind w:left="1080"/>
      </w:pPr>
      <w:bookmarkStart w:id="6" w:name="_Hlk50026560"/>
      <w:r>
        <w:t>design_matrix.txt</w:t>
      </w:r>
      <w:r>
        <w:tab/>
      </w:r>
      <w:r>
        <w:tab/>
      </w:r>
      <w:r>
        <w:tab/>
        <w:t>contrast_matrix.txt</w:t>
      </w:r>
    </w:p>
    <w:p w14:paraId="79BA01B0" w14:textId="12F51B7B" w:rsidR="00B607FF" w:rsidRPr="000958A7" w:rsidRDefault="000958A7" w:rsidP="00B607FF">
      <w:pPr>
        <w:pStyle w:val="ListParagraph"/>
        <w:ind w:left="1080"/>
      </w:pPr>
      <w:r w:rsidRPr="000958A7">
        <w:t>1 0 0</w:t>
      </w:r>
      <w:r w:rsidR="00B607FF">
        <w:t xml:space="preserve"> 0</w:t>
      </w:r>
      <w:r w:rsidR="00B607FF">
        <w:tab/>
      </w:r>
      <w:r w:rsidR="00B607FF">
        <w:tab/>
      </w:r>
      <w:r w:rsidR="00B607FF">
        <w:tab/>
      </w:r>
      <w:r w:rsidR="00B607FF">
        <w:tab/>
        <w:t xml:space="preserve">1 0 0 </w:t>
      </w:r>
      <w:r w:rsidR="00F65DB0">
        <w:t>0</w:t>
      </w:r>
    </w:p>
    <w:p w14:paraId="7B190D14" w14:textId="11284A69" w:rsidR="000958A7" w:rsidRPr="000958A7" w:rsidRDefault="000958A7" w:rsidP="000958A7">
      <w:pPr>
        <w:pStyle w:val="ListParagraph"/>
        <w:ind w:left="1080"/>
      </w:pPr>
      <w:r w:rsidRPr="000958A7">
        <w:t>1 0 0</w:t>
      </w:r>
      <w:r w:rsidR="00B607FF">
        <w:t xml:space="preserve"> 0</w:t>
      </w:r>
      <w:r w:rsidR="00B607FF">
        <w:tab/>
      </w:r>
      <w:r w:rsidR="00B607FF">
        <w:tab/>
      </w:r>
      <w:r w:rsidR="00B607FF">
        <w:tab/>
      </w:r>
      <w:r w:rsidR="00B607FF">
        <w:tab/>
        <w:t xml:space="preserve">0 1 0 </w:t>
      </w:r>
      <w:r w:rsidR="00F65DB0">
        <w:t>0</w:t>
      </w:r>
    </w:p>
    <w:p w14:paraId="0B17C4C2" w14:textId="3B859D16" w:rsidR="000958A7" w:rsidRPr="000958A7" w:rsidRDefault="000958A7" w:rsidP="00F65DB0">
      <w:pPr>
        <w:pStyle w:val="ListParagraph"/>
        <w:ind w:left="1080"/>
      </w:pPr>
      <w:r w:rsidRPr="000958A7">
        <w:t>0 1 0</w:t>
      </w:r>
      <w:r w:rsidR="00B607FF">
        <w:t xml:space="preserve"> 0</w:t>
      </w:r>
      <w:r w:rsidR="00B607FF">
        <w:tab/>
      </w:r>
      <w:r w:rsidR="00B607FF">
        <w:tab/>
      </w:r>
      <w:r w:rsidR="00B607FF">
        <w:tab/>
      </w:r>
      <w:r w:rsidR="00B607FF">
        <w:tab/>
        <w:t xml:space="preserve">0 0 </w:t>
      </w:r>
      <w:r w:rsidR="00F65DB0">
        <w:t>1 0</w:t>
      </w:r>
      <w:r w:rsidR="00B607FF">
        <w:t xml:space="preserve"> </w:t>
      </w:r>
    </w:p>
    <w:p w14:paraId="29E41022" w14:textId="46FC5B36" w:rsidR="000958A7" w:rsidRPr="000958A7" w:rsidRDefault="000958A7" w:rsidP="000958A7">
      <w:pPr>
        <w:pStyle w:val="ListParagraph"/>
        <w:ind w:left="1080"/>
      </w:pPr>
      <w:r w:rsidRPr="000958A7">
        <w:t>0 1 0</w:t>
      </w:r>
      <w:r w:rsidR="00B607FF">
        <w:t xml:space="preserve"> 0</w:t>
      </w:r>
      <w:r w:rsidR="00F65DB0">
        <w:tab/>
      </w:r>
      <w:r w:rsidR="00F65DB0">
        <w:tab/>
      </w:r>
      <w:r w:rsidR="00F65DB0">
        <w:tab/>
      </w:r>
      <w:r w:rsidR="00F65DB0">
        <w:tab/>
        <w:t>0 0 0 1</w:t>
      </w:r>
    </w:p>
    <w:p w14:paraId="2D4BB109" w14:textId="09FB0BB4" w:rsidR="000958A7" w:rsidRPr="000958A7" w:rsidRDefault="000958A7" w:rsidP="000958A7">
      <w:pPr>
        <w:pStyle w:val="ListParagraph"/>
        <w:ind w:left="1080"/>
      </w:pPr>
      <w:r w:rsidRPr="000958A7">
        <w:t>0 0 1</w:t>
      </w:r>
      <w:r w:rsidR="00B607FF">
        <w:t xml:space="preserve"> 0</w:t>
      </w:r>
      <w:r w:rsidR="000C41A2">
        <w:tab/>
      </w:r>
      <w:r w:rsidR="000C41A2">
        <w:tab/>
      </w:r>
      <w:r w:rsidR="000C41A2">
        <w:tab/>
      </w:r>
      <w:r w:rsidR="000C41A2">
        <w:tab/>
      </w:r>
    </w:p>
    <w:p w14:paraId="18B90816" w14:textId="359BEFA6" w:rsidR="000958A7" w:rsidRDefault="000958A7" w:rsidP="000958A7">
      <w:pPr>
        <w:pStyle w:val="ListParagraph"/>
        <w:ind w:left="1080"/>
      </w:pPr>
      <w:r w:rsidRPr="000958A7">
        <w:t>0 0 1</w:t>
      </w:r>
      <w:r w:rsidR="00B607FF">
        <w:t xml:space="preserve"> 0</w:t>
      </w:r>
    </w:p>
    <w:p w14:paraId="3A457385" w14:textId="6ABA2745" w:rsidR="00B607FF" w:rsidRDefault="00B607FF" w:rsidP="000958A7">
      <w:pPr>
        <w:pStyle w:val="ListParagraph"/>
        <w:ind w:left="1080"/>
      </w:pPr>
      <w:r>
        <w:t>0 0 0 1</w:t>
      </w:r>
    </w:p>
    <w:p w14:paraId="02816400" w14:textId="381E857D" w:rsidR="00B607FF" w:rsidRDefault="00B607FF" w:rsidP="000958A7">
      <w:pPr>
        <w:pStyle w:val="ListParagraph"/>
        <w:ind w:left="1080"/>
      </w:pPr>
      <w:r>
        <w:t>0 0 0 1</w:t>
      </w:r>
    </w:p>
    <w:p w14:paraId="05F3DC10" w14:textId="49345FA4" w:rsidR="000926B1" w:rsidRDefault="000926B1" w:rsidP="000958A7">
      <w:pPr>
        <w:pStyle w:val="ListParagraph"/>
        <w:ind w:left="1080"/>
      </w:pPr>
      <w:r>
        <w:t>….</w:t>
      </w:r>
    </w:p>
    <w:bookmarkEnd w:id="6"/>
    <w:p w14:paraId="515B844D" w14:textId="3EEF5EC8" w:rsidR="00B607FF" w:rsidRDefault="00B607FF" w:rsidP="000958A7">
      <w:pPr>
        <w:pStyle w:val="ListParagraph"/>
        <w:ind w:left="1080"/>
      </w:pPr>
    </w:p>
    <w:p w14:paraId="0013EC36" w14:textId="29C9184B" w:rsidR="00B607FF" w:rsidRDefault="00B607FF" w:rsidP="000958A7">
      <w:pPr>
        <w:pStyle w:val="ListParagraph"/>
        <w:ind w:left="1080"/>
        <w:rPr>
          <w:lang w:val="en-US"/>
        </w:rPr>
      </w:pPr>
      <w:bookmarkStart w:id="7" w:name="_Hlk50026790"/>
      <w:r>
        <w:t>(2 participants per group)</w:t>
      </w:r>
      <w:r>
        <w:tab/>
      </w:r>
      <w:bookmarkEnd w:id="7"/>
      <w:r>
        <w:t xml:space="preserve">            (</w:t>
      </w:r>
      <w:r w:rsidR="00F65DB0">
        <w:t>4</w:t>
      </w:r>
      <w:r>
        <w:t xml:space="preserve"> </w:t>
      </w:r>
      <w:r w:rsidR="00F65DB0">
        <w:t>groups</w:t>
      </w:r>
      <w:r>
        <w:t>)</w:t>
      </w:r>
    </w:p>
    <w:p w14:paraId="0B688480" w14:textId="77777777" w:rsidR="000958A7" w:rsidRDefault="000958A7" w:rsidP="00B732FB">
      <w:pPr>
        <w:pStyle w:val="ListParagraph"/>
        <w:ind w:left="1080"/>
        <w:rPr>
          <w:lang w:val="en-US"/>
        </w:rPr>
      </w:pPr>
    </w:p>
    <w:p w14:paraId="4BBF08D8" w14:textId="5B5CB598" w:rsidR="000958A7" w:rsidRPr="00762BEB" w:rsidRDefault="00762BEB" w:rsidP="00762BEB">
      <w:pPr>
        <w:ind w:left="1080"/>
        <w:rPr>
          <w:color w:val="FF0000"/>
          <w:sz w:val="18"/>
          <w:szCs w:val="18"/>
        </w:rPr>
      </w:pPr>
      <w:r>
        <w:rPr>
          <w:lang w:val="en-US"/>
        </w:rPr>
        <w:t>MRtrix uses the same GLM format as FSL, so be sure to check out their manual for more information:</w:t>
      </w:r>
      <w:r w:rsidRPr="00B32554">
        <w:rPr>
          <w:lang w:val="en-US"/>
        </w:rPr>
        <w:t xml:space="preserve"> </w:t>
      </w:r>
      <w:hyperlink r:id="rId32" w:history="1">
        <w:r w:rsidRPr="00B32554">
          <w:rPr>
            <w:rStyle w:val="Hyperlink"/>
            <w:sz w:val="18"/>
            <w:szCs w:val="18"/>
          </w:rPr>
          <w:t>https://fsl.fmrib.ox.ac.uk/fsl/fslwiki/GLM</w:t>
        </w:r>
      </w:hyperlink>
    </w:p>
    <w:p w14:paraId="1CAB6104" w14:textId="775E1B7C" w:rsidR="003B53BB" w:rsidRPr="00A5493D" w:rsidRDefault="003B53BB" w:rsidP="00A5493D">
      <w:pPr>
        <w:pStyle w:val="ListParagraph"/>
        <w:ind w:left="1080"/>
        <w:rPr>
          <w:lang w:val="en-US"/>
        </w:rPr>
      </w:pPr>
      <w:r>
        <w:rPr>
          <w:lang w:val="en-US"/>
        </w:rPr>
        <w:t xml:space="preserve">Your output will be in the stats folder of each apparent fibre density (AFD) metric (e.g. stats_fd). Use this for step 8, to visualise the results. </w:t>
      </w:r>
    </w:p>
    <w:p w14:paraId="5DDAE93F" w14:textId="3C45C6C4" w:rsidR="00282657" w:rsidRDefault="00BC64EA" w:rsidP="00AF340B">
      <w:pPr>
        <w:ind w:left="360" w:firstLine="720"/>
        <w:rPr>
          <w:color w:val="FF0000"/>
        </w:rPr>
      </w:pPr>
      <w:r w:rsidRPr="0063291F">
        <w:t>Elapsed time:</w:t>
      </w:r>
      <w:r w:rsidR="004A2025">
        <w:rPr>
          <w:color w:val="FF0000"/>
        </w:rPr>
        <w:t xml:space="preserve"> </w:t>
      </w:r>
      <w:r w:rsidR="00C37985">
        <w:rPr>
          <w:color w:val="FF0000"/>
        </w:rPr>
        <w:t xml:space="preserve">27 </w:t>
      </w:r>
      <w:r w:rsidR="004A2025">
        <w:rPr>
          <w:color w:val="FF0000"/>
        </w:rPr>
        <w:t>hours</w:t>
      </w:r>
      <w:r w:rsidR="00C37985">
        <w:rPr>
          <w:color w:val="FF0000"/>
        </w:rPr>
        <w:t xml:space="preserve"> and 12 min</w:t>
      </w:r>
      <w:r>
        <w:rPr>
          <w:color w:val="FF0000"/>
        </w:rPr>
        <w:t>, for 29 participants</w:t>
      </w:r>
    </w:p>
    <w:p w14:paraId="5BE71642" w14:textId="77777777" w:rsidR="00AF340B" w:rsidRPr="00AF340B" w:rsidRDefault="00AF340B" w:rsidP="00AF340B">
      <w:pPr>
        <w:ind w:left="360" w:firstLine="720"/>
        <w:rPr>
          <w:color w:val="FF0000"/>
        </w:rPr>
      </w:pPr>
    </w:p>
    <w:p w14:paraId="0865F306" w14:textId="32330801" w:rsidR="00282657" w:rsidRDefault="00282657" w:rsidP="00282657">
      <w:pPr>
        <w:ind w:left="1080"/>
        <w:rPr>
          <w:rFonts w:ascii="Calibri" w:hAnsi="Calibri" w:cs="Calibri"/>
          <w:i/>
          <w:iCs/>
          <w:noProof/>
          <w:sz w:val="18"/>
          <w:szCs w:val="20"/>
        </w:rPr>
      </w:pPr>
      <w:r w:rsidRPr="00282657">
        <w:rPr>
          <w:rFonts w:ascii="Calibri" w:hAnsi="Calibri" w:cs="Calibri"/>
          <w:i/>
          <w:iCs/>
          <w:noProof/>
          <w:sz w:val="18"/>
          <w:szCs w:val="20"/>
        </w:rPr>
        <w:t>Raffelt, D. A., Smith, R. E., Ridgway, G. R., Tournier, J. D., Vaughan, D. N., Rose, S., … Connelly, A. (2015). Connectivity-based fixel enhancement: Whole-brain statistical analysis of diffusion MRI measures in the presence of crossing fibres.</w:t>
      </w:r>
    </w:p>
    <w:p w14:paraId="6AC6DA57" w14:textId="45F50947" w:rsidR="00282657" w:rsidRDefault="00AF340B" w:rsidP="00282657">
      <w:pPr>
        <w:ind w:left="1080"/>
      </w:pPr>
      <w:r>
        <w:t xml:space="preserve">The non-parametric </w:t>
      </w:r>
      <w:r w:rsidR="00DD439A">
        <w:t>permutation</w:t>
      </w:r>
      <w:r>
        <w:t xml:space="preserve"> statistics on the GLM is based on this paper:</w:t>
      </w:r>
    </w:p>
    <w:p w14:paraId="0D5BFDBF" w14:textId="486A5BE9" w:rsidR="00AF340B" w:rsidRPr="00AF340B" w:rsidRDefault="00AF340B" w:rsidP="00AF340B">
      <w:pPr>
        <w:ind w:left="1080"/>
        <w:rPr>
          <w:i/>
          <w:iCs/>
          <w:sz w:val="18"/>
          <w:szCs w:val="18"/>
        </w:rPr>
      </w:pPr>
      <w:r w:rsidRPr="00AF340B">
        <w:rPr>
          <w:i/>
          <w:iCs/>
          <w:sz w:val="18"/>
          <w:szCs w:val="18"/>
        </w:rPr>
        <w:t xml:space="preserve">Winkler, A. M., Ridgway, G. R., Webster, M. A., Smith, S. M., &amp; Nichols, T. E. (2014). Permutation inference for the general linear model. </w:t>
      </w:r>
    </w:p>
    <w:p w14:paraId="266E50F9" w14:textId="77777777" w:rsidR="00AF340B" w:rsidRPr="00AF340B" w:rsidRDefault="00AF340B" w:rsidP="00282657">
      <w:pPr>
        <w:ind w:left="1080"/>
      </w:pPr>
    </w:p>
    <w:p w14:paraId="7A1E83FF" w14:textId="2BE4ED07" w:rsidR="00A5493D" w:rsidRPr="00BF3B52" w:rsidRDefault="00BF3B52" w:rsidP="00BF3B52">
      <w:pPr>
        <w:ind w:left="1080"/>
      </w:pPr>
      <w:r>
        <w:t>Some more info on how to set your design and contrast matrices, depending on the type of statistical tests</w:t>
      </w:r>
      <w:r w:rsidR="0036583C">
        <w:t xml:space="preserve"> </w:t>
      </w:r>
      <w:r>
        <w:t>that you are running</w:t>
      </w:r>
      <w:r w:rsidR="0036583C">
        <w:t>, and if you want to include co-variates</w:t>
      </w:r>
      <w:r>
        <w:t xml:space="preserve">: </w:t>
      </w:r>
    </w:p>
    <w:p w14:paraId="3AAB978C" w14:textId="09E834F7" w:rsidR="00A5493D" w:rsidRPr="00CF2156" w:rsidRDefault="003B7FDC" w:rsidP="00BC64EA">
      <w:pPr>
        <w:ind w:left="360" w:firstLine="720"/>
        <w:rPr>
          <w:rStyle w:val="Hyperlink"/>
          <w:sz w:val="18"/>
          <w:szCs w:val="18"/>
        </w:rPr>
      </w:pPr>
      <w:hyperlink r:id="rId33" w:history="1">
        <w:r w:rsidR="00A5493D" w:rsidRPr="00CF2156">
          <w:rPr>
            <w:rStyle w:val="Hyperlink"/>
            <w:sz w:val="18"/>
            <w:szCs w:val="18"/>
          </w:rPr>
          <w:t>https://community.mrtrix.org/t/fba-design-contrast-matrices-for-three-groups/1791</w:t>
        </w:r>
      </w:hyperlink>
    </w:p>
    <w:p w14:paraId="04FCD959" w14:textId="7D53464F" w:rsidR="00CF2156" w:rsidRPr="00CF2156" w:rsidRDefault="003B7FDC" w:rsidP="00CF2156">
      <w:pPr>
        <w:ind w:left="360" w:firstLine="720"/>
        <w:rPr>
          <w:sz w:val="18"/>
          <w:szCs w:val="18"/>
        </w:rPr>
      </w:pPr>
      <w:hyperlink r:id="rId34" w:history="1">
        <w:r w:rsidR="00CF2156" w:rsidRPr="00CF2156">
          <w:rPr>
            <w:rStyle w:val="Hyperlink"/>
            <w:sz w:val="18"/>
            <w:szCs w:val="18"/>
          </w:rPr>
          <w:t>https://community.mrtrix.org/t/statistical-analysis-of-fd-fc-and-fdc/840/15</w:t>
        </w:r>
      </w:hyperlink>
      <w:r w:rsidR="00CF2156" w:rsidRPr="00CF2156">
        <w:rPr>
          <w:sz w:val="18"/>
          <w:szCs w:val="18"/>
        </w:rPr>
        <w:t xml:space="preserve"> </w:t>
      </w:r>
    </w:p>
    <w:p w14:paraId="646D9390" w14:textId="34F0E134" w:rsidR="006E1290" w:rsidRPr="00CF2156" w:rsidRDefault="006E1290" w:rsidP="006E1290">
      <w:pPr>
        <w:ind w:left="1080"/>
        <w:rPr>
          <w:sz w:val="18"/>
          <w:szCs w:val="18"/>
          <w:lang w:val="en-US"/>
        </w:rPr>
      </w:pPr>
      <w:r w:rsidRPr="00CF2156">
        <w:rPr>
          <w:sz w:val="18"/>
          <w:szCs w:val="18"/>
          <w:lang w:val="en-US"/>
        </w:rPr>
        <w:t xml:space="preserve">Helpful YouTube channel for neuroimaging statistics: </w:t>
      </w:r>
      <w:hyperlink r:id="rId35" w:history="1">
        <w:r w:rsidRPr="00CF2156">
          <w:rPr>
            <w:rStyle w:val="Hyperlink"/>
            <w:sz w:val="18"/>
            <w:szCs w:val="18"/>
            <w:lang w:val="en-US"/>
          </w:rPr>
          <w:t>https://www.youtube.com/channel/UCZ7gF0zm35FwrFpDND6DWeA</w:t>
        </w:r>
      </w:hyperlink>
    </w:p>
    <w:p w14:paraId="66C0B5DB" w14:textId="77777777" w:rsidR="00457FD2" w:rsidRPr="00EC738A" w:rsidRDefault="00457FD2" w:rsidP="00B732FB">
      <w:pPr>
        <w:pStyle w:val="ListParagraph"/>
        <w:ind w:left="1080"/>
        <w:rPr>
          <w:b/>
          <w:bCs/>
          <w:sz w:val="28"/>
          <w:szCs w:val="28"/>
          <w:lang w:val="en-US"/>
        </w:rPr>
      </w:pPr>
    </w:p>
    <w:p w14:paraId="6AC5DD92" w14:textId="77777777" w:rsidR="00EC738A" w:rsidRPr="00EC738A" w:rsidRDefault="00EC738A" w:rsidP="00EC738A">
      <w:pPr>
        <w:pStyle w:val="ListParagraph"/>
        <w:numPr>
          <w:ilvl w:val="0"/>
          <w:numId w:val="1"/>
        </w:numPr>
        <w:rPr>
          <w:b/>
          <w:bCs/>
          <w:sz w:val="28"/>
          <w:szCs w:val="28"/>
          <w:lang w:val="en-US"/>
        </w:rPr>
      </w:pPr>
      <w:r w:rsidRPr="00EC738A">
        <w:rPr>
          <w:b/>
          <w:bCs/>
          <w:sz w:val="28"/>
          <w:szCs w:val="28"/>
          <w:lang w:val="en-US"/>
        </w:rPr>
        <w:t>Visualise results</w:t>
      </w:r>
    </w:p>
    <w:p w14:paraId="0577EB4C" w14:textId="0DF4290A" w:rsidR="00EC738A" w:rsidRPr="00B732FB" w:rsidRDefault="00B732FB" w:rsidP="00EC738A">
      <w:pPr>
        <w:pStyle w:val="ListParagraph"/>
        <w:ind w:left="1080"/>
        <w:rPr>
          <w:lang w:val="en-US"/>
        </w:rPr>
      </w:pPr>
      <w:r w:rsidRPr="00B732FB">
        <w:rPr>
          <w:lang w:val="en-US"/>
        </w:rPr>
        <w:lastRenderedPageBreak/>
        <w:t>To view the results load the population FOD template image in mrview, and overlay the fixel images using the vector plot tool. Note that p-value images are saved as (1 - p-value</w:t>
      </w:r>
      <w:r w:rsidR="00C06B79">
        <w:rPr>
          <w:lang w:val="en-US"/>
        </w:rPr>
        <w:t>; i.e. “fwe_1mpvalue”</w:t>
      </w:r>
      <w:r w:rsidRPr="00B732FB">
        <w:rPr>
          <w:lang w:val="en-US"/>
        </w:rPr>
        <w:t>). Therefore to visualise all results at a threshold of p &lt; 0.05, within the mrview fixel plot tool, apply a lower threshold at a value of 0.95.</w:t>
      </w:r>
    </w:p>
    <w:p w14:paraId="1F5FE92F" w14:textId="2147D58D" w:rsidR="00B732FB" w:rsidRDefault="00B732FB" w:rsidP="00EC738A">
      <w:pPr>
        <w:pStyle w:val="ListParagraph"/>
        <w:ind w:left="1080"/>
        <w:rPr>
          <w:b/>
          <w:bCs/>
          <w:sz w:val="28"/>
          <w:szCs w:val="28"/>
          <w:lang w:val="en-US"/>
        </w:rPr>
      </w:pPr>
    </w:p>
    <w:p w14:paraId="5CF49927" w14:textId="24B3B302" w:rsidR="00D96AC0" w:rsidRDefault="009C3D9E" w:rsidP="00D675E4">
      <w:pPr>
        <w:pStyle w:val="ListParagraph"/>
        <w:ind w:left="1080"/>
        <w:rPr>
          <w:lang w:val="en-US"/>
        </w:rPr>
      </w:pPr>
      <w:r>
        <w:rPr>
          <w:lang w:val="en-US"/>
        </w:rPr>
        <w:t>There is no ‘hard fix’ on what you should use to view your results – but for the most basic visuali</w:t>
      </w:r>
      <w:r w:rsidR="00F92E7B">
        <w:rPr>
          <w:lang w:val="en-US"/>
        </w:rPr>
        <w:t>s</w:t>
      </w:r>
      <w:r>
        <w:rPr>
          <w:lang w:val="en-US"/>
        </w:rPr>
        <w:t xml:space="preserve">ation, you can load the </w:t>
      </w:r>
      <w:r w:rsidRPr="00553F6F">
        <w:rPr>
          <w:i/>
          <w:iCs/>
          <w:lang w:val="en-US"/>
        </w:rPr>
        <w:t>index.mif</w:t>
      </w:r>
      <w:r>
        <w:rPr>
          <w:lang w:val="en-US"/>
        </w:rPr>
        <w:t xml:space="preserve"> file into the fi</w:t>
      </w:r>
      <w:r w:rsidR="00553F6F">
        <w:rPr>
          <w:lang w:val="en-US"/>
        </w:rPr>
        <w:t xml:space="preserve">xel. Then, use the </w:t>
      </w:r>
      <w:r w:rsidR="00553F6F" w:rsidRPr="00553F6F">
        <w:rPr>
          <w:i/>
          <w:iCs/>
          <w:lang w:val="en-US"/>
        </w:rPr>
        <w:t>directions.mif</w:t>
      </w:r>
      <w:r w:rsidR="00553F6F">
        <w:rPr>
          <w:lang w:val="en-US"/>
        </w:rPr>
        <w:t xml:space="preserve"> file for the ‘coloured by’ option (this is set as the default, anyways). Then, use the </w:t>
      </w:r>
      <w:r w:rsidR="00553F6F" w:rsidRPr="00553F6F">
        <w:rPr>
          <w:i/>
          <w:iCs/>
          <w:lang w:val="en-US"/>
        </w:rPr>
        <w:t>fwe_</w:t>
      </w:r>
      <w:r w:rsidR="00C06B79">
        <w:rPr>
          <w:i/>
          <w:iCs/>
          <w:lang w:val="en-US"/>
        </w:rPr>
        <w:t>1mp</w:t>
      </w:r>
      <w:r w:rsidR="00553F6F" w:rsidRPr="00553F6F">
        <w:rPr>
          <w:i/>
          <w:iCs/>
          <w:lang w:val="en-US"/>
        </w:rPr>
        <w:t>value.mif</w:t>
      </w:r>
      <w:r w:rsidR="00553F6F">
        <w:rPr>
          <w:lang w:val="en-US"/>
        </w:rPr>
        <w:t xml:space="preserve"> as the ‘threshold’ option, and set the lower threshold (on the left side, make sure to tick the box) to 0.95, so that it will display the significant fixels with a p &lt; 0.05.  </w:t>
      </w:r>
    </w:p>
    <w:p w14:paraId="226C8C0F" w14:textId="3945EF98" w:rsidR="00D675E4" w:rsidRDefault="00D675E4" w:rsidP="00D96AC0">
      <w:pPr>
        <w:ind w:left="720"/>
        <w:rPr>
          <w:lang w:val="en-US"/>
        </w:rPr>
      </w:pPr>
    </w:p>
    <w:p w14:paraId="458306A3" w14:textId="372D56A2" w:rsidR="00D675E4" w:rsidRDefault="00D675E4" w:rsidP="00C36F0D">
      <w:pPr>
        <w:ind w:left="720"/>
        <w:rPr>
          <w:lang w:val="en-US"/>
        </w:rPr>
      </w:pPr>
      <w:r>
        <w:rPr>
          <w:noProof/>
        </w:rPr>
        <w:drawing>
          <wp:inline distT="0" distB="0" distL="0" distR="0" wp14:anchorId="7D57D36A" wp14:editId="58E95C49">
            <wp:extent cx="5731510" cy="4512945"/>
            <wp:effectExtent l="0" t="0" r="254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4512945"/>
                    </a:xfrm>
                    <a:prstGeom prst="rect">
                      <a:avLst/>
                    </a:prstGeom>
                  </pic:spPr>
                </pic:pic>
              </a:graphicData>
            </a:graphic>
          </wp:inline>
        </w:drawing>
      </w:r>
    </w:p>
    <w:p w14:paraId="4732859F" w14:textId="7710194D" w:rsidR="00D675E4" w:rsidRDefault="00C36F0D" w:rsidP="00D96AC0">
      <w:pPr>
        <w:ind w:left="720"/>
        <w:rPr>
          <w:lang w:val="en-US"/>
        </w:rPr>
      </w:pPr>
      <w:r>
        <w:rPr>
          <w:lang w:val="en-US"/>
        </w:rPr>
        <w:t xml:space="preserve">Whole-brain FBA with the FD metric </w:t>
      </w:r>
      <w:r w:rsidR="00A71058">
        <w:rPr>
          <w:lang w:val="en-US"/>
        </w:rPr>
        <w:t xml:space="preserve">seeing if there is a </w:t>
      </w:r>
      <w:r w:rsidR="00A71058" w:rsidRPr="00A71058">
        <w:rPr>
          <w:i/>
          <w:iCs/>
          <w:lang w:val="en-US"/>
        </w:rPr>
        <w:t>correlation</w:t>
      </w:r>
      <w:r w:rsidR="00A71058">
        <w:rPr>
          <w:lang w:val="en-US"/>
        </w:rPr>
        <w:t xml:space="preserve"> between</w:t>
      </w:r>
      <w:r>
        <w:rPr>
          <w:lang w:val="en-US"/>
        </w:rPr>
        <w:t xml:space="preserve"> healthy controls with aMCI from the 29 ADPRC participants</w:t>
      </w:r>
      <w:r w:rsidR="00A71058">
        <w:rPr>
          <w:lang w:val="en-US"/>
        </w:rPr>
        <w:t>.</w:t>
      </w:r>
    </w:p>
    <w:p w14:paraId="231CE2A9" w14:textId="020586C2" w:rsidR="00D64C57" w:rsidRDefault="00D64C57" w:rsidP="00D96AC0">
      <w:pPr>
        <w:ind w:left="720"/>
        <w:rPr>
          <w:lang w:val="en-US"/>
        </w:rPr>
      </w:pPr>
      <w:r>
        <w:rPr>
          <w:noProof/>
        </w:rPr>
        <w:lastRenderedPageBreak/>
        <w:drawing>
          <wp:inline distT="0" distB="0" distL="0" distR="0" wp14:anchorId="46806F6B" wp14:editId="59F75F07">
            <wp:extent cx="5731510" cy="425259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4252595"/>
                    </a:xfrm>
                    <a:prstGeom prst="rect">
                      <a:avLst/>
                    </a:prstGeom>
                  </pic:spPr>
                </pic:pic>
              </a:graphicData>
            </a:graphic>
          </wp:inline>
        </w:drawing>
      </w:r>
    </w:p>
    <w:p w14:paraId="290F7394" w14:textId="567ECC06" w:rsidR="00D64C57" w:rsidRDefault="00FF1FF3" w:rsidP="00D96AC0">
      <w:pPr>
        <w:ind w:left="720"/>
        <w:rPr>
          <w:lang w:val="en-US"/>
        </w:rPr>
      </w:pPr>
      <w:r>
        <w:rPr>
          <w:lang w:val="en-US"/>
        </w:rPr>
        <w:t>FD metric difference in w</w:t>
      </w:r>
      <w:r w:rsidR="00D64C57">
        <w:rPr>
          <w:lang w:val="en-US"/>
        </w:rPr>
        <w:t xml:space="preserve">hole-brain FBA between healthy older adults with no cognitive impairments (HC </w:t>
      </w:r>
      <w:r w:rsidR="00047405">
        <w:rPr>
          <w:lang w:val="en-US"/>
        </w:rPr>
        <w:t xml:space="preserve">– 16 </w:t>
      </w:r>
      <w:r w:rsidR="00D64C57">
        <w:rPr>
          <w:lang w:val="en-US"/>
        </w:rPr>
        <w:t>and SCD</w:t>
      </w:r>
      <w:r w:rsidR="00047405">
        <w:rPr>
          <w:lang w:val="en-US"/>
        </w:rPr>
        <w:t xml:space="preserve"> – 3</w:t>
      </w:r>
      <w:r w:rsidR="00D64C57">
        <w:rPr>
          <w:lang w:val="en-US"/>
        </w:rPr>
        <w:t>) vs. cognitively impaired older adults (aMCI</w:t>
      </w:r>
      <w:r w:rsidR="00047405">
        <w:rPr>
          <w:lang w:val="en-US"/>
        </w:rPr>
        <w:t xml:space="preserve"> – 11</w:t>
      </w:r>
      <w:r w:rsidR="00D64C57">
        <w:rPr>
          <w:lang w:val="en-US"/>
        </w:rPr>
        <w:t>, mMCI</w:t>
      </w:r>
      <w:r w:rsidR="00047405">
        <w:rPr>
          <w:lang w:val="en-US"/>
        </w:rPr>
        <w:t xml:space="preserve"> – 5</w:t>
      </w:r>
      <w:r w:rsidR="00D64C57">
        <w:rPr>
          <w:lang w:val="en-US"/>
        </w:rPr>
        <w:t>, and AD</w:t>
      </w:r>
      <w:r w:rsidR="00047405">
        <w:rPr>
          <w:lang w:val="en-US"/>
        </w:rPr>
        <w:t xml:space="preserve"> – 1</w:t>
      </w:r>
      <w:r w:rsidR="00D64C57">
        <w:rPr>
          <w:lang w:val="en-US"/>
        </w:rPr>
        <w:t>)</w:t>
      </w:r>
      <w:r w:rsidR="001755D4">
        <w:rPr>
          <w:lang w:val="en-US"/>
        </w:rPr>
        <w:t xml:space="preserve"> (n = 36)</w:t>
      </w:r>
      <w:r w:rsidR="00A71058">
        <w:rPr>
          <w:lang w:val="en-US"/>
        </w:rPr>
        <w:t xml:space="preserve">, but only when age is </w:t>
      </w:r>
      <w:r>
        <w:rPr>
          <w:lang w:val="en-US"/>
        </w:rPr>
        <w:t>negatively correlated</w:t>
      </w:r>
      <w:r w:rsidR="00A71058">
        <w:rPr>
          <w:lang w:val="en-US"/>
        </w:rPr>
        <w:t xml:space="preserve"> </w:t>
      </w:r>
      <w:r>
        <w:rPr>
          <w:lang w:val="en-US"/>
        </w:rPr>
        <w:t>with white matter integrity (e.g., as age increases, white matter integrity decreases)</w:t>
      </w:r>
      <w:r w:rsidR="00A71058">
        <w:rPr>
          <w:lang w:val="en-US"/>
        </w:rPr>
        <w:t xml:space="preserve">, meaning that these differences are only significant </w:t>
      </w:r>
      <w:r>
        <w:rPr>
          <w:lang w:val="en-US"/>
        </w:rPr>
        <w:t>due to the correlation</w:t>
      </w:r>
      <w:r w:rsidR="00A71058">
        <w:rPr>
          <w:lang w:val="en-US"/>
        </w:rPr>
        <w:t xml:space="preserve"> of age.</w:t>
      </w:r>
      <w:r>
        <w:rPr>
          <w:lang w:val="en-US"/>
        </w:rPr>
        <w:t xml:space="preserve"> </w:t>
      </w:r>
      <w:r w:rsidR="00D64C57">
        <w:rPr>
          <w:lang w:val="en-US"/>
        </w:rPr>
        <w:t xml:space="preserve">Significant difference of p &lt; 0.05, shown in the </w:t>
      </w:r>
      <w:r w:rsidR="006D47AC">
        <w:rPr>
          <w:lang w:val="en-US"/>
        </w:rPr>
        <w:t>hippocampus</w:t>
      </w:r>
      <w:r w:rsidR="00A71058">
        <w:rPr>
          <w:lang w:val="en-US"/>
        </w:rPr>
        <w:t xml:space="preserve"> and </w:t>
      </w:r>
      <w:r w:rsidR="00D64C57">
        <w:rPr>
          <w:lang w:val="en-US"/>
        </w:rPr>
        <w:t>fornix region</w:t>
      </w:r>
      <w:r w:rsidR="00A71058">
        <w:rPr>
          <w:lang w:val="en-US"/>
        </w:rPr>
        <w:t>s</w:t>
      </w:r>
      <w:r w:rsidR="00D64C57">
        <w:rPr>
          <w:lang w:val="en-US"/>
        </w:rPr>
        <w:t xml:space="preserve">. </w:t>
      </w:r>
    </w:p>
    <w:p w14:paraId="0CABEBAD" w14:textId="6844DE3C" w:rsidR="00D675E4" w:rsidRDefault="00D675E4" w:rsidP="00F92E7B">
      <w:pPr>
        <w:ind w:left="720"/>
        <w:rPr>
          <w:lang w:val="en-US"/>
        </w:rPr>
      </w:pPr>
      <w:r>
        <w:rPr>
          <w:noProof/>
        </w:rPr>
        <w:lastRenderedPageBreak/>
        <w:drawing>
          <wp:inline distT="0" distB="0" distL="0" distR="0" wp14:anchorId="3994AF2E" wp14:editId="09C87AE6">
            <wp:extent cx="3315990" cy="680085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315990" cy="6800850"/>
                    </a:xfrm>
                    <a:prstGeom prst="rect">
                      <a:avLst/>
                    </a:prstGeom>
                  </pic:spPr>
                </pic:pic>
              </a:graphicData>
            </a:graphic>
          </wp:inline>
        </w:drawing>
      </w:r>
    </w:p>
    <w:p w14:paraId="67593076" w14:textId="77777777" w:rsidR="00D675E4" w:rsidRDefault="00D675E4" w:rsidP="00D96AC0">
      <w:pPr>
        <w:ind w:left="720"/>
        <w:rPr>
          <w:lang w:val="en-US"/>
        </w:rPr>
      </w:pPr>
    </w:p>
    <w:p w14:paraId="317E5491" w14:textId="4D9598B3" w:rsidR="00D675E4" w:rsidRDefault="00D675E4" w:rsidP="00F92E7B">
      <w:pPr>
        <w:ind w:left="720" w:firstLine="360"/>
        <w:rPr>
          <w:lang w:val="en-US"/>
        </w:rPr>
      </w:pPr>
      <w:r>
        <w:rPr>
          <w:lang w:val="en-US"/>
        </w:rPr>
        <w:t xml:space="preserve">You can change other options, like the line thickness and opacity for visualisation. </w:t>
      </w:r>
    </w:p>
    <w:p w14:paraId="6F8FA609" w14:textId="77777777" w:rsidR="00D96AC0" w:rsidRDefault="00D96AC0" w:rsidP="00D96AC0">
      <w:pPr>
        <w:ind w:left="720"/>
        <w:rPr>
          <w:lang w:val="en-US"/>
        </w:rPr>
      </w:pPr>
    </w:p>
    <w:p w14:paraId="6A0458A4" w14:textId="2EA448F5" w:rsidR="00696C80" w:rsidRDefault="00D96AC0" w:rsidP="00D96AC0">
      <w:pPr>
        <w:ind w:left="1080"/>
        <w:rPr>
          <w:lang w:val="en-US"/>
        </w:rPr>
      </w:pPr>
      <w:r>
        <w:rPr>
          <w:lang w:val="en-US"/>
        </w:rPr>
        <w:t xml:space="preserve">See here for more information on which files to choose from to view and which files to use for setting the threshold: </w:t>
      </w:r>
      <w:hyperlink r:id="rId39" w:history="1">
        <w:r>
          <w:rPr>
            <w:rStyle w:val="Hyperlink"/>
          </w:rPr>
          <w:t>https://community.mrtrix.org/t/fba-displaying-significant-results/993</w:t>
        </w:r>
      </w:hyperlink>
    </w:p>
    <w:p w14:paraId="342F0A06" w14:textId="77777777" w:rsidR="007468DD" w:rsidRDefault="007468DD" w:rsidP="00153FFB">
      <w:pPr>
        <w:rPr>
          <w:lang w:val="en-US"/>
        </w:rPr>
      </w:pPr>
    </w:p>
    <w:p w14:paraId="067706AA" w14:textId="49AE6231" w:rsidR="00B62BDA" w:rsidRDefault="00B62BDA" w:rsidP="00B62BDA">
      <w:pPr>
        <w:pStyle w:val="ListParagraph"/>
        <w:numPr>
          <w:ilvl w:val="0"/>
          <w:numId w:val="1"/>
        </w:numPr>
        <w:rPr>
          <w:b/>
          <w:bCs/>
          <w:sz w:val="28"/>
          <w:szCs w:val="28"/>
          <w:lang w:val="en-US"/>
        </w:rPr>
      </w:pPr>
      <w:bookmarkStart w:id="8" w:name="_Hlk46422752"/>
      <w:r>
        <w:rPr>
          <w:b/>
          <w:bCs/>
          <w:sz w:val="28"/>
          <w:szCs w:val="28"/>
          <w:lang w:val="en-US"/>
        </w:rPr>
        <w:lastRenderedPageBreak/>
        <w:t>Display results with streamlines</w:t>
      </w:r>
    </w:p>
    <w:bookmarkEnd w:id="8"/>
    <w:p w14:paraId="41F9CF03" w14:textId="20813C90" w:rsidR="00B62BDA" w:rsidRDefault="00B62BDA" w:rsidP="00B62BDA">
      <w:pPr>
        <w:pStyle w:val="ListParagraph"/>
        <w:ind w:left="1080"/>
        <w:rPr>
          <w:lang w:val="en-US"/>
        </w:rPr>
      </w:pPr>
      <w:r>
        <w:rPr>
          <w:lang w:val="en-US"/>
        </w:rPr>
        <w:t xml:space="preserve">Display the streamlines from the whole-brain tractography analysis which correspond to the significant fixels (with FD, FC, and FDC metrics). </w:t>
      </w:r>
    </w:p>
    <w:p w14:paraId="18FD33C9" w14:textId="44B866D5" w:rsidR="00B62BDA" w:rsidRDefault="00B62BDA" w:rsidP="00B62BDA">
      <w:pPr>
        <w:pStyle w:val="ListParagraph"/>
        <w:ind w:left="1080"/>
        <w:rPr>
          <w:lang w:val="en-US"/>
        </w:rPr>
      </w:pPr>
    </w:p>
    <w:p w14:paraId="556D139E" w14:textId="783BFCE3" w:rsidR="000F3672" w:rsidRPr="005D7CE9" w:rsidRDefault="000F3672" w:rsidP="00AE147B">
      <w:pPr>
        <w:pStyle w:val="ListParagraph"/>
        <w:numPr>
          <w:ilvl w:val="0"/>
          <w:numId w:val="11"/>
        </w:numPr>
        <w:rPr>
          <w:b/>
          <w:bCs/>
          <w:lang w:val="en-US"/>
        </w:rPr>
      </w:pPr>
      <w:r w:rsidRPr="005D7CE9">
        <w:rPr>
          <w:b/>
          <w:bCs/>
          <w:lang w:val="en-US"/>
        </w:rPr>
        <w:t xml:space="preserve">Reduce number of streamlines to 200,000. </w:t>
      </w:r>
    </w:p>
    <w:p w14:paraId="7399EF21" w14:textId="6AB6FF74" w:rsidR="000F3672" w:rsidRDefault="000F3672" w:rsidP="000F3672">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r>
        <w:rPr>
          <w:color w:val="FF66FF"/>
          <w:lang w:val="en-US"/>
        </w:rPr>
        <w:t>tckedit</w:t>
      </w:r>
    </w:p>
    <w:p w14:paraId="0972F516" w14:textId="4B10387F" w:rsidR="00AE147B" w:rsidRPr="00A22719" w:rsidRDefault="00A22719" w:rsidP="00A22719">
      <w:pPr>
        <w:ind w:left="360" w:firstLine="720"/>
        <w:rPr>
          <w:lang w:val="en-US"/>
        </w:rPr>
      </w:pPr>
      <w:r w:rsidRPr="00234EDD">
        <w:rPr>
          <w:color w:val="70AD47" w:themeColor="accent6"/>
          <w:lang w:val="en-US"/>
        </w:rPr>
        <w:t xml:space="preserve">%Sample output: </w:t>
      </w:r>
      <w:r>
        <w:rPr>
          <w:lang w:val="en-US"/>
        </w:rPr>
        <w:t>tracks_200k_sift.tck</w:t>
      </w:r>
    </w:p>
    <w:p w14:paraId="670DF4B1" w14:textId="306178FE" w:rsidR="00AE147B" w:rsidRPr="005D7CE9" w:rsidRDefault="00AE147B" w:rsidP="00AE147B">
      <w:pPr>
        <w:pStyle w:val="ListParagraph"/>
        <w:numPr>
          <w:ilvl w:val="0"/>
          <w:numId w:val="11"/>
        </w:numPr>
        <w:rPr>
          <w:b/>
          <w:bCs/>
          <w:lang w:val="en-US"/>
        </w:rPr>
      </w:pPr>
      <w:r w:rsidRPr="005D7CE9">
        <w:rPr>
          <w:b/>
          <w:bCs/>
          <w:lang w:val="en-US"/>
        </w:rPr>
        <w:t xml:space="preserve">Map fixel values to streamline points, and save them as a ‘track scalar file’ (.tsf). </w:t>
      </w:r>
    </w:p>
    <w:p w14:paraId="6456FBE3" w14:textId="7725D231" w:rsidR="00AE147B" w:rsidRDefault="00AE147B" w:rsidP="00AE147B">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r>
        <w:rPr>
          <w:color w:val="FF66FF"/>
          <w:lang w:val="en-US"/>
        </w:rPr>
        <w:t>fixel2tsf</w:t>
      </w:r>
    </w:p>
    <w:p w14:paraId="00FD8A54" w14:textId="79CC7AC3" w:rsidR="00AE147B" w:rsidRPr="00A22719" w:rsidRDefault="00A22719" w:rsidP="00A22719">
      <w:pPr>
        <w:ind w:left="360" w:firstLine="720"/>
        <w:rPr>
          <w:lang w:val="en-US"/>
        </w:rPr>
      </w:pPr>
      <w:r w:rsidRPr="00234EDD">
        <w:rPr>
          <w:color w:val="70AD47" w:themeColor="accent6"/>
          <w:lang w:val="en-US"/>
        </w:rPr>
        <w:t xml:space="preserve">%Sample output: </w:t>
      </w:r>
      <w:r>
        <w:rPr>
          <w:lang w:val="en-US"/>
        </w:rPr>
        <w:t>fd_WholeBrainfwe_pvalue_t4.tsf</w:t>
      </w:r>
    </w:p>
    <w:p w14:paraId="6770584C" w14:textId="37B09C78" w:rsidR="005D7CE9" w:rsidRPr="005D7CE9" w:rsidRDefault="00AE147B" w:rsidP="00AE147B">
      <w:pPr>
        <w:pStyle w:val="ListParagraph"/>
        <w:numPr>
          <w:ilvl w:val="0"/>
          <w:numId w:val="11"/>
        </w:numPr>
        <w:rPr>
          <w:b/>
          <w:bCs/>
          <w:lang w:val="en-US"/>
        </w:rPr>
      </w:pPr>
      <w:r w:rsidRPr="005D7CE9">
        <w:rPr>
          <w:b/>
          <w:bCs/>
          <w:lang w:val="en-US"/>
        </w:rPr>
        <w:t>Visualise the track scalar files</w:t>
      </w:r>
      <w:r w:rsidR="003078AE">
        <w:rPr>
          <w:b/>
          <w:bCs/>
          <w:lang w:val="en-US"/>
        </w:rPr>
        <w:t xml:space="preserve"> (.tsf)</w:t>
      </w:r>
      <w:r w:rsidRPr="005D7CE9">
        <w:rPr>
          <w:b/>
          <w:bCs/>
          <w:lang w:val="en-US"/>
        </w:rPr>
        <w:t xml:space="preserve"> with the tractogram tool, using mrview. </w:t>
      </w:r>
    </w:p>
    <w:p w14:paraId="2740B1D5" w14:textId="38D1E5F9" w:rsidR="00AE147B" w:rsidRPr="00AE147B" w:rsidRDefault="00AE147B" w:rsidP="005D7CE9">
      <w:pPr>
        <w:pStyle w:val="ListParagraph"/>
        <w:ind w:left="1440"/>
        <w:rPr>
          <w:lang w:val="en-US"/>
        </w:rPr>
      </w:pPr>
      <w:r>
        <w:rPr>
          <w:lang w:val="en-US"/>
        </w:rPr>
        <w:t xml:space="preserve">First, load the streamlines  </w:t>
      </w:r>
      <w:r w:rsidRPr="00AE147B">
        <w:rPr>
          <w:lang w:val="en-US"/>
        </w:rPr>
        <w:t>(tracks_200k_sift.tck). Then to dynamically threshold (remove) streamline point by p-value select the “Thresholds” dropdown and select “Separate Scalar file” and set to 0.95.</w:t>
      </w:r>
    </w:p>
    <w:p w14:paraId="79334317" w14:textId="006959C5" w:rsidR="00AE147B" w:rsidRDefault="00AE147B" w:rsidP="00AE147B">
      <w:pPr>
        <w:rPr>
          <w:lang w:val="en-US"/>
        </w:rPr>
      </w:pPr>
      <w:r>
        <w:rPr>
          <w:noProof/>
        </w:rPr>
        <w:drawing>
          <wp:inline distT="0" distB="0" distL="0" distR="0" wp14:anchorId="64A594DC" wp14:editId="467FAC57">
            <wp:extent cx="5731510" cy="505587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31510" cy="5055870"/>
                    </a:xfrm>
                    <a:prstGeom prst="rect">
                      <a:avLst/>
                    </a:prstGeom>
                  </pic:spPr>
                </pic:pic>
              </a:graphicData>
            </a:graphic>
          </wp:inline>
        </w:drawing>
      </w:r>
    </w:p>
    <w:p w14:paraId="614812E7" w14:textId="77777777" w:rsidR="00AE147B" w:rsidRDefault="00AE147B" w:rsidP="00AE147B">
      <w:pPr>
        <w:rPr>
          <w:lang w:val="en-US"/>
        </w:rPr>
      </w:pPr>
    </w:p>
    <w:p w14:paraId="3A66161D" w14:textId="55E20EE0" w:rsidR="00AE147B" w:rsidRDefault="00AE147B" w:rsidP="00AE147B">
      <w:pPr>
        <w:ind w:left="720"/>
        <w:rPr>
          <w:lang w:val="en-US"/>
        </w:rPr>
      </w:pPr>
      <w:r>
        <w:rPr>
          <w:noProof/>
        </w:rPr>
        <w:lastRenderedPageBreak/>
        <w:drawing>
          <wp:inline distT="0" distB="0" distL="0" distR="0" wp14:anchorId="5C61857C" wp14:editId="2DBBE757">
            <wp:extent cx="3067050" cy="84105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067050" cy="8410575"/>
                    </a:xfrm>
                    <a:prstGeom prst="rect">
                      <a:avLst/>
                    </a:prstGeom>
                  </pic:spPr>
                </pic:pic>
              </a:graphicData>
            </a:graphic>
          </wp:inline>
        </w:drawing>
      </w:r>
    </w:p>
    <w:p w14:paraId="200C05F9" w14:textId="77777777" w:rsidR="00AE147B" w:rsidRDefault="00AE147B" w:rsidP="00AE147B">
      <w:pPr>
        <w:ind w:left="720"/>
        <w:rPr>
          <w:lang w:val="en-US"/>
        </w:rPr>
      </w:pPr>
    </w:p>
    <w:p w14:paraId="2DEB9B1E" w14:textId="77777777" w:rsidR="00AE147B" w:rsidRDefault="00AE147B" w:rsidP="00AE147B">
      <w:pPr>
        <w:ind w:left="720"/>
        <w:rPr>
          <w:lang w:val="en-US"/>
        </w:rPr>
      </w:pPr>
    </w:p>
    <w:p w14:paraId="2545AE1D" w14:textId="77777777" w:rsidR="00AE147B" w:rsidRDefault="00AE147B" w:rsidP="00AE147B">
      <w:pPr>
        <w:ind w:left="720"/>
        <w:rPr>
          <w:lang w:val="en-US"/>
        </w:rPr>
      </w:pPr>
    </w:p>
    <w:p w14:paraId="024F8B11" w14:textId="0B6DDAB0" w:rsidR="0005406D" w:rsidRDefault="00AE147B" w:rsidP="00987844">
      <w:pPr>
        <w:ind w:left="720"/>
        <w:rPr>
          <w:lang w:val="en-US"/>
        </w:rPr>
      </w:pPr>
      <w:r>
        <w:rPr>
          <w:lang w:val="en-US"/>
        </w:rPr>
        <w:t xml:space="preserve">See MRtrix documentation here for further information: </w:t>
      </w:r>
      <w:hyperlink r:id="rId42" w:history="1">
        <w:r w:rsidRPr="000C24B9">
          <w:rPr>
            <w:rStyle w:val="Hyperlink"/>
          </w:rPr>
          <w:t>https://mrtrix.readthedocs.io/en/3.0_rc3/fixel_based_analysis/displaying_results_with_streamlines.html</w:t>
        </w:r>
      </w:hyperlink>
      <w:r w:rsidRPr="00AE147B">
        <w:rPr>
          <w:lang w:val="en-US"/>
        </w:rPr>
        <w:t xml:space="preserve"> </w:t>
      </w:r>
    </w:p>
    <w:p w14:paraId="2BFC51C5" w14:textId="2DF62AC9" w:rsidR="0037318F" w:rsidRDefault="0037318F" w:rsidP="00153FFB">
      <w:pPr>
        <w:rPr>
          <w:lang w:val="en-US"/>
        </w:rPr>
      </w:pPr>
    </w:p>
    <w:p w14:paraId="57D43145" w14:textId="53746C16" w:rsidR="000C4D88" w:rsidRDefault="003078AE" w:rsidP="00153FFB">
      <w:pPr>
        <w:rPr>
          <w:lang w:val="en-US"/>
        </w:rPr>
      </w:pPr>
      <w:r>
        <w:rPr>
          <w:noProof/>
          <w:lang w:val="en-US"/>
        </w:rPr>
        <w:drawing>
          <wp:inline distT="0" distB="0" distL="0" distR="0" wp14:anchorId="4253240D" wp14:editId="52F65CD1">
            <wp:extent cx="2529840" cy="2792095"/>
            <wp:effectExtent l="0" t="0" r="3810" b="825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529840" cy="2792095"/>
                    </a:xfrm>
                    <a:prstGeom prst="rect">
                      <a:avLst/>
                    </a:prstGeom>
                    <a:noFill/>
                  </pic:spPr>
                </pic:pic>
              </a:graphicData>
            </a:graphic>
          </wp:inline>
        </w:drawing>
      </w:r>
      <w:r w:rsidRPr="003078AE">
        <w:rPr>
          <w:noProof/>
        </w:rPr>
        <w:t xml:space="preserve"> </w:t>
      </w:r>
      <w:r>
        <w:rPr>
          <w:noProof/>
        </w:rPr>
        <w:t xml:space="preserve">     </w:t>
      </w:r>
      <w:r w:rsidRPr="003078AE">
        <w:rPr>
          <w:noProof/>
        </w:rPr>
        <w:drawing>
          <wp:inline distT="0" distB="0" distL="0" distR="0" wp14:anchorId="12A73006" wp14:editId="12F29250">
            <wp:extent cx="2771775" cy="2786262"/>
            <wp:effectExtent l="0" t="0" r="0" b="0"/>
            <wp:docPr id="39" name="Picture 26">
              <a:extLst xmlns:a="http://schemas.openxmlformats.org/drawingml/2006/main">
                <a:ext uri="{FF2B5EF4-FFF2-40B4-BE49-F238E27FC236}">
                  <a16:creationId xmlns:a16="http://schemas.microsoft.com/office/drawing/2014/main" id="{001476FF-C168-4E79-9828-8F821F673B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01476FF-C168-4E79-9828-8F821F673B37}"/>
                        </a:ext>
                      </a:extLst>
                    </pic:cNvPr>
                    <pic:cNvPicPr>
                      <a:picLocks noChangeAspect="1"/>
                    </pic:cNvPicPr>
                  </pic:nvPicPr>
                  <pic:blipFill>
                    <a:blip r:embed="rId44"/>
                    <a:stretch>
                      <a:fillRect/>
                    </a:stretch>
                  </pic:blipFill>
                  <pic:spPr>
                    <a:xfrm>
                      <a:off x="0" y="0"/>
                      <a:ext cx="2781192" cy="2795728"/>
                    </a:xfrm>
                    <a:prstGeom prst="rect">
                      <a:avLst/>
                    </a:prstGeom>
                  </pic:spPr>
                </pic:pic>
              </a:graphicData>
            </a:graphic>
          </wp:inline>
        </w:drawing>
      </w:r>
    </w:p>
    <w:p w14:paraId="3FB221EF" w14:textId="00CD1BDB" w:rsidR="000C4D88" w:rsidRDefault="000C4D88" w:rsidP="00153FFB">
      <w:pPr>
        <w:rPr>
          <w:lang w:val="en-US"/>
        </w:rPr>
      </w:pPr>
      <w:r>
        <w:rPr>
          <w:lang w:val="en-US"/>
        </w:rPr>
        <w:t xml:space="preserve">3D volume rendering </w:t>
      </w:r>
      <w:r w:rsidR="003078AE">
        <w:rPr>
          <w:lang w:val="en-US"/>
        </w:rPr>
        <w:t xml:space="preserve">of a track scalar file (.tsf) </w:t>
      </w:r>
      <w:r>
        <w:rPr>
          <w:lang w:val="en-US"/>
        </w:rPr>
        <w:t xml:space="preserve">showing a significant difference (p &lt; .05) in the </w:t>
      </w:r>
      <w:r w:rsidR="003078AE">
        <w:rPr>
          <w:lang w:val="en-US"/>
        </w:rPr>
        <w:t>fibre density (</w:t>
      </w:r>
      <w:r>
        <w:rPr>
          <w:lang w:val="en-US"/>
        </w:rPr>
        <w:t>FD</w:t>
      </w:r>
      <w:r w:rsidR="003078AE">
        <w:rPr>
          <w:lang w:val="en-US"/>
        </w:rPr>
        <w:t>)</w:t>
      </w:r>
      <w:r>
        <w:rPr>
          <w:lang w:val="en-US"/>
        </w:rPr>
        <w:t xml:space="preserve"> metric with the contrast of controls being greater than </w:t>
      </w:r>
      <w:r w:rsidR="003078AE">
        <w:rPr>
          <w:lang w:val="en-US"/>
        </w:rPr>
        <w:t xml:space="preserve">individuals with </w:t>
      </w:r>
      <w:r>
        <w:rPr>
          <w:lang w:val="en-US"/>
        </w:rPr>
        <w:t>Alzheimer’s disease (C &gt; AD)</w:t>
      </w:r>
      <w:r w:rsidR="003078AE">
        <w:rPr>
          <w:lang w:val="en-US"/>
        </w:rPr>
        <w:t>, with the covariate of clinical site, in whole-brain FBA</w:t>
      </w:r>
      <w:r>
        <w:rPr>
          <w:lang w:val="en-US"/>
        </w:rPr>
        <w:t xml:space="preserve">. </w:t>
      </w:r>
      <w:r w:rsidR="003078AE">
        <w:rPr>
          <w:lang w:val="en-US"/>
        </w:rPr>
        <w:t xml:space="preserve">This shows that the fornix and part of the corpus callosum has a greater FD in C compared to AD. </w:t>
      </w:r>
    </w:p>
    <w:p w14:paraId="09B87DC8" w14:textId="77777777" w:rsidR="00223B40" w:rsidRPr="00223B40" w:rsidRDefault="000A75EE" w:rsidP="00223B40">
      <w:pPr>
        <w:pStyle w:val="ListParagraph"/>
        <w:numPr>
          <w:ilvl w:val="0"/>
          <w:numId w:val="11"/>
        </w:numPr>
        <w:rPr>
          <w:b/>
          <w:bCs/>
          <w:lang w:val="en-US"/>
        </w:rPr>
      </w:pPr>
      <w:r w:rsidRPr="00223B40">
        <w:rPr>
          <w:b/>
          <w:bCs/>
          <w:lang w:val="en-US"/>
        </w:rPr>
        <w:t>Smooth the .tsf file</w:t>
      </w:r>
    </w:p>
    <w:p w14:paraId="1BFB8753" w14:textId="71E037F1" w:rsidR="00223B40" w:rsidRPr="00223B40" w:rsidRDefault="00223B40" w:rsidP="00223B40">
      <w:pPr>
        <w:pStyle w:val="ListParagraph"/>
        <w:ind w:left="1440"/>
        <w:rPr>
          <w:lang w:val="en-US"/>
        </w:rPr>
      </w:pPr>
      <w:r w:rsidRPr="00223B40">
        <w:rPr>
          <w:lang w:val="en-US"/>
        </w:rPr>
        <w:t xml:space="preserve">You can also apply a Gaussian smoothing filter on the track scalar file (.tsf). </w:t>
      </w:r>
    </w:p>
    <w:p w14:paraId="3FC1E3A0" w14:textId="2A7BB600" w:rsidR="00223B40" w:rsidRDefault="000A75EE" w:rsidP="00223B40">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r>
        <w:rPr>
          <w:color w:val="FF66FF"/>
          <w:lang w:val="en-US"/>
        </w:rPr>
        <w:t>tsfsmoot</w:t>
      </w:r>
      <w:r w:rsidR="00A22719">
        <w:rPr>
          <w:color w:val="FF66FF"/>
          <w:lang w:val="en-US"/>
        </w:rPr>
        <w:t>h</w:t>
      </w:r>
    </w:p>
    <w:p w14:paraId="7CBCF9AC" w14:textId="55AF4623" w:rsidR="00223B40" w:rsidRPr="00A22719" w:rsidRDefault="00223B40" w:rsidP="00223B40">
      <w:pPr>
        <w:ind w:left="360" w:firstLine="720"/>
        <w:jc w:val="center"/>
        <w:rPr>
          <w:color w:val="FF66FF"/>
          <w:lang w:val="en-US"/>
        </w:rPr>
      </w:pPr>
      <w:r>
        <w:rPr>
          <w:noProof/>
        </w:rPr>
        <w:lastRenderedPageBreak/>
        <w:drawing>
          <wp:inline distT="0" distB="0" distL="0" distR="0" wp14:anchorId="402298E9" wp14:editId="677D5052">
            <wp:extent cx="2999740" cy="2855753"/>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016096" cy="2871324"/>
                    </a:xfrm>
                    <a:prstGeom prst="rect">
                      <a:avLst/>
                    </a:prstGeom>
                  </pic:spPr>
                </pic:pic>
              </a:graphicData>
            </a:graphic>
          </wp:inline>
        </w:drawing>
      </w:r>
    </w:p>
    <w:p w14:paraId="4AED7C00" w14:textId="6E5F7C81" w:rsidR="000A75EE" w:rsidRDefault="00A22719" w:rsidP="00A22719">
      <w:pPr>
        <w:ind w:left="360" w:firstLine="720"/>
        <w:rPr>
          <w:lang w:val="en-US"/>
        </w:rPr>
      </w:pPr>
      <w:r w:rsidRPr="00234EDD">
        <w:rPr>
          <w:color w:val="70AD47" w:themeColor="accent6"/>
          <w:lang w:val="en-US"/>
        </w:rPr>
        <w:t xml:space="preserve">%Sample output: </w:t>
      </w:r>
      <w:r>
        <w:rPr>
          <w:lang w:val="en-US"/>
        </w:rPr>
        <w:t>smoothed_fd_WholeBrainfwe_pvalue_t4.tsf</w:t>
      </w:r>
    </w:p>
    <w:p w14:paraId="63B28E9E" w14:textId="77777777" w:rsidR="000A75EE" w:rsidRDefault="000A75EE" w:rsidP="00153FFB">
      <w:pPr>
        <w:rPr>
          <w:lang w:val="en-US"/>
        </w:rPr>
      </w:pPr>
    </w:p>
    <w:p w14:paraId="0DFA67A8" w14:textId="77777777" w:rsidR="000C4D88" w:rsidRDefault="000C4D88" w:rsidP="00153FFB">
      <w:pPr>
        <w:rPr>
          <w:lang w:val="en-US"/>
        </w:rPr>
      </w:pPr>
    </w:p>
    <w:p w14:paraId="0A460616" w14:textId="77777777" w:rsidR="00776C32" w:rsidRDefault="0037318F" w:rsidP="00776C32">
      <w:pPr>
        <w:pStyle w:val="ListParagraph"/>
        <w:numPr>
          <w:ilvl w:val="0"/>
          <w:numId w:val="1"/>
        </w:numPr>
        <w:rPr>
          <w:b/>
          <w:bCs/>
          <w:sz w:val="28"/>
          <w:szCs w:val="28"/>
          <w:lang w:val="en-US"/>
        </w:rPr>
      </w:pPr>
      <w:r>
        <w:rPr>
          <w:b/>
          <w:bCs/>
          <w:sz w:val="28"/>
          <w:szCs w:val="28"/>
          <w:lang w:val="en-US"/>
        </w:rPr>
        <w:t xml:space="preserve"> FBA post-statistical inference</w:t>
      </w:r>
    </w:p>
    <w:p w14:paraId="628A65AD" w14:textId="726B9BF3" w:rsidR="00221460" w:rsidRDefault="00221460" w:rsidP="00776C32">
      <w:pPr>
        <w:pStyle w:val="ListParagraph"/>
        <w:ind w:left="1080"/>
      </w:pPr>
    </w:p>
    <w:p w14:paraId="61E63A0D" w14:textId="585B0BD9" w:rsidR="00447934" w:rsidRPr="005D7CE9" w:rsidRDefault="00447934" w:rsidP="00447934">
      <w:pPr>
        <w:pStyle w:val="ListParagraph"/>
        <w:numPr>
          <w:ilvl w:val="0"/>
          <w:numId w:val="14"/>
        </w:numPr>
        <w:rPr>
          <w:b/>
          <w:bCs/>
        </w:rPr>
      </w:pPr>
      <w:r w:rsidRPr="005D7CE9">
        <w:rPr>
          <w:b/>
          <w:bCs/>
        </w:rPr>
        <w:t xml:space="preserve">Calculate whole-brain FBA metrics per each participant and put onto a text file. </w:t>
      </w:r>
    </w:p>
    <w:p w14:paraId="5C4AE213" w14:textId="4E3A4D0B" w:rsidR="000007AB" w:rsidRDefault="00221460" w:rsidP="00447934">
      <w:pPr>
        <w:ind w:left="1080"/>
      </w:pPr>
      <w:r>
        <w:t xml:space="preserve">If you want to calculate a single measurement of the </w:t>
      </w:r>
      <w:r w:rsidR="005E07AA">
        <w:t>FBA</w:t>
      </w:r>
      <w:r>
        <w:t xml:space="preserve"> metrics</w:t>
      </w:r>
      <w:r w:rsidR="005E07AA">
        <w:t>,</w:t>
      </w:r>
      <w:r>
        <w:t xml:space="preserve"> of either the whole-brain tract analysis or a specific tract, you can do so by taking the average of all participants. </w:t>
      </w:r>
      <w:r w:rsidR="00447934">
        <w:t xml:space="preserve">We will use the in-house function, </w:t>
      </w:r>
      <w:r w:rsidR="00447934" w:rsidRPr="00447934">
        <w:rPr>
          <w:b/>
          <w:bCs/>
        </w:rPr>
        <w:t>CreateWholeBrainFBAMetricFiles.m</w:t>
      </w:r>
      <w:r w:rsidR="00447934">
        <w:t xml:space="preserve">, which will call upon MRtrix’s </w:t>
      </w:r>
      <w:r w:rsidR="00447934">
        <w:rPr>
          <w:color w:val="FF66FF"/>
          <w:lang w:val="en-US"/>
        </w:rPr>
        <w:t>mrstats</w:t>
      </w:r>
      <w:r w:rsidR="00447934">
        <w:t xml:space="preserve"> command to do this. Specifically, this function will generate the mean, median, std, std_rv (standard error), min, max, and count per each metric (FD, log_FC, and FDC) per each participant.</w:t>
      </w:r>
      <w:r w:rsidR="00447934" w:rsidRPr="00447934">
        <w:t xml:space="preserve"> </w:t>
      </w:r>
      <w:r w:rsidR="00447934">
        <w:t>This will be used for group comparisons.</w:t>
      </w:r>
      <w:r w:rsidR="00CC40CA">
        <w:t xml:space="preserve"> However, this may be more prevalent and relevant in tract of interest (TOI) analysis. </w:t>
      </w:r>
      <w:r w:rsidR="00447934">
        <w:t xml:space="preserve">  </w:t>
      </w:r>
    </w:p>
    <w:p w14:paraId="0CF80640" w14:textId="0E478E4E" w:rsidR="000007AB" w:rsidRPr="00447934" w:rsidRDefault="000007AB" w:rsidP="00447934">
      <w:pPr>
        <w:ind w:left="360" w:firstLine="720"/>
        <w:rPr>
          <w:color w:val="FF66FF"/>
          <w:lang w:val="en-US"/>
        </w:rPr>
      </w:pPr>
      <w:r>
        <w:rPr>
          <w:lang w:val="en-US"/>
        </w:rPr>
        <w:tab/>
      </w:r>
      <w:r w:rsidRPr="00B732FB">
        <w:rPr>
          <w:color w:val="FF66FF"/>
          <w:lang w:val="en-US"/>
        </w:rPr>
        <w:t xml:space="preserve">Command: </w:t>
      </w:r>
      <w:r w:rsidRPr="00B732FB">
        <w:rPr>
          <w:color w:val="FF66FF"/>
          <w:lang w:val="en-US"/>
        </w:rPr>
        <w:tab/>
      </w:r>
      <w:r w:rsidRPr="00B732FB">
        <w:rPr>
          <w:color w:val="FF66FF"/>
          <w:lang w:val="en-US"/>
        </w:rPr>
        <w:tab/>
      </w:r>
      <w:r>
        <w:rPr>
          <w:color w:val="FF66FF"/>
          <w:lang w:val="en-US"/>
        </w:rPr>
        <w:t>mrstats</w:t>
      </w:r>
    </w:p>
    <w:p w14:paraId="538F4FAF" w14:textId="293EA2CB" w:rsidR="00592E87" w:rsidRDefault="00592E87" w:rsidP="00592E87">
      <w:pPr>
        <w:pStyle w:val="ListParagraph"/>
        <w:ind w:firstLine="720"/>
        <w:rPr>
          <w:lang w:val="en-US"/>
        </w:rPr>
      </w:pPr>
      <w:r w:rsidRPr="00FC01F6">
        <w:rPr>
          <w:color w:val="70AD47" w:themeColor="accent6"/>
          <w:lang w:val="en-US"/>
        </w:rPr>
        <w:t xml:space="preserve">%Sample output: </w:t>
      </w:r>
      <w:r>
        <w:rPr>
          <w:lang w:val="en-US"/>
        </w:rPr>
        <w:t>FD.txt</w:t>
      </w:r>
    </w:p>
    <w:p w14:paraId="62F80116" w14:textId="31B8563A" w:rsidR="00592E87" w:rsidRDefault="00592E87" w:rsidP="00592E87">
      <w:pPr>
        <w:pStyle w:val="ListParagraph"/>
        <w:ind w:firstLine="720"/>
        <w:rPr>
          <w:lang w:val="en-US"/>
        </w:rPr>
      </w:pPr>
      <w:r>
        <w:rPr>
          <w:color w:val="70AD47" w:themeColor="accent6"/>
          <w:lang w:val="en-US"/>
        </w:rPr>
        <w:tab/>
      </w:r>
      <w:r>
        <w:rPr>
          <w:color w:val="70AD47" w:themeColor="accent6"/>
          <w:lang w:val="en-US"/>
        </w:rPr>
        <w:tab/>
        <w:t xml:space="preserve">   </w:t>
      </w:r>
      <w:r>
        <w:rPr>
          <w:lang w:val="en-US"/>
        </w:rPr>
        <w:t>FC_log.txt</w:t>
      </w:r>
    </w:p>
    <w:p w14:paraId="07D0CCCF" w14:textId="62B2CC90" w:rsidR="00592E87" w:rsidRPr="00592E87" w:rsidRDefault="00592E87" w:rsidP="00592E87">
      <w:pPr>
        <w:pStyle w:val="ListParagraph"/>
        <w:ind w:firstLine="720"/>
        <w:rPr>
          <w:lang w:val="en-US"/>
        </w:rPr>
      </w:pPr>
      <w:r>
        <w:rPr>
          <w:lang w:val="en-US"/>
        </w:rPr>
        <w:tab/>
      </w:r>
      <w:r>
        <w:rPr>
          <w:lang w:val="en-US"/>
        </w:rPr>
        <w:tab/>
        <w:t xml:space="preserve">   FDC.txt</w:t>
      </w:r>
    </w:p>
    <w:p w14:paraId="24C4D84B" w14:textId="2EAA6B7F" w:rsidR="00592E87" w:rsidRDefault="00592E87" w:rsidP="00776C32">
      <w:pPr>
        <w:pStyle w:val="ListParagraph"/>
        <w:ind w:left="1080"/>
      </w:pPr>
    </w:p>
    <w:p w14:paraId="5AEAAE18" w14:textId="39BD63BF" w:rsidR="00592E87" w:rsidRDefault="00447934" w:rsidP="00776C32">
      <w:pPr>
        <w:pStyle w:val="ListParagraph"/>
        <w:ind w:left="1080"/>
      </w:pPr>
      <w:r>
        <w:rPr>
          <w:noProof/>
        </w:rPr>
        <w:lastRenderedPageBreak/>
        <w:drawing>
          <wp:inline distT="0" distB="0" distL="0" distR="0" wp14:anchorId="31A86A28" wp14:editId="24FD5D38">
            <wp:extent cx="4352925" cy="26765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352925" cy="2676525"/>
                    </a:xfrm>
                    <a:prstGeom prst="rect">
                      <a:avLst/>
                    </a:prstGeom>
                  </pic:spPr>
                </pic:pic>
              </a:graphicData>
            </a:graphic>
          </wp:inline>
        </w:drawing>
      </w:r>
    </w:p>
    <w:p w14:paraId="57D466B7" w14:textId="77777777" w:rsidR="00592E87" w:rsidRDefault="00592E87" w:rsidP="00776C32">
      <w:pPr>
        <w:pStyle w:val="ListParagraph"/>
        <w:ind w:left="1080"/>
      </w:pPr>
    </w:p>
    <w:p w14:paraId="07D558D2" w14:textId="454DE039" w:rsidR="000007AB" w:rsidRDefault="000007AB" w:rsidP="00776C32">
      <w:pPr>
        <w:pStyle w:val="ListParagraph"/>
        <w:ind w:left="1080"/>
      </w:pPr>
      <w:r>
        <w:t>If you want to do this with specific tracts, you can</w:t>
      </w:r>
      <w:r w:rsidRPr="000007AB">
        <w:t xml:space="preserve"> </w:t>
      </w:r>
      <w:r>
        <w:t xml:space="preserve">by comparing the fixels against the fixel mask of that region / tract of interest. </w:t>
      </w:r>
    </w:p>
    <w:p w14:paraId="0203436C" w14:textId="734444C9" w:rsidR="007A3435" w:rsidRPr="002A0D2E" w:rsidRDefault="003B7FDC" w:rsidP="00F314B8">
      <w:pPr>
        <w:pStyle w:val="ListParagraph"/>
        <w:ind w:left="1080"/>
        <w:rPr>
          <w:b/>
          <w:bCs/>
          <w:lang w:val="en-US"/>
        </w:rPr>
      </w:pPr>
      <w:hyperlink r:id="rId47" w:history="1">
        <w:r w:rsidR="00221460" w:rsidRPr="002A0D2E">
          <w:rPr>
            <w:rStyle w:val="Hyperlink"/>
            <w:sz w:val="18"/>
            <w:szCs w:val="18"/>
          </w:rPr>
          <w:t>https://community.mrtrix.org/t/calculating-average-fba-metrics-of-specific-tracts/1805</w:t>
        </w:r>
      </w:hyperlink>
    </w:p>
    <w:p w14:paraId="37E5708B" w14:textId="77777777" w:rsidR="007A3435" w:rsidRDefault="007A3435" w:rsidP="00153FFB">
      <w:pPr>
        <w:rPr>
          <w:lang w:val="en-US"/>
        </w:rPr>
      </w:pPr>
    </w:p>
    <w:p w14:paraId="0808AEE8" w14:textId="0AFEE7A5" w:rsidR="00F314B8" w:rsidRDefault="00F314B8" w:rsidP="002A0D2E">
      <w:pPr>
        <w:ind w:left="1080"/>
        <w:rPr>
          <w:lang w:val="en-US"/>
        </w:rPr>
      </w:pPr>
      <w:r>
        <w:t>See more</w:t>
      </w:r>
      <w:r w:rsidR="003B523A">
        <w:t xml:space="preserve"> on MRtrix </w:t>
      </w:r>
      <w:r w:rsidR="0037318F">
        <w:rPr>
          <w:lang w:val="en-US"/>
        </w:rPr>
        <w:t xml:space="preserve">wiki post here: </w:t>
      </w:r>
      <w:hyperlink r:id="rId48" w:history="1">
        <w:r w:rsidR="002A0D2E" w:rsidRPr="002A0D2E">
          <w:rPr>
            <w:rStyle w:val="Hyperlink"/>
            <w:sz w:val="18"/>
            <w:szCs w:val="18"/>
          </w:rPr>
          <w:t>https://community.mrtrix.org/t/fba-post-statistical-inference-tricks/2255</w:t>
        </w:r>
      </w:hyperlink>
      <w:r w:rsidR="0037318F" w:rsidRPr="002A0D2E">
        <w:rPr>
          <w:sz w:val="18"/>
          <w:szCs w:val="18"/>
          <w:lang w:val="en-US"/>
        </w:rPr>
        <w:t xml:space="preserve"> </w:t>
      </w:r>
    </w:p>
    <w:p w14:paraId="11D42C15" w14:textId="77777777" w:rsidR="00F314B8" w:rsidRDefault="00F314B8" w:rsidP="00F314B8">
      <w:pPr>
        <w:ind w:left="720"/>
        <w:rPr>
          <w:lang w:val="en-US"/>
        </w:rPr>
      </w:pPr>
    </w:p>
    <w:p w14:paraId="1D9981EC" w14:textId="6620524B" w:rsidR="008A68FA" w:rsidRPr="005D7CE9" w:rsidRDefault="008A68FA" w:rsidP="008A68FA">
      <w:pPr>
        <w:pStyle w:val="ListParagraph"/>
        <w:numPr>
          <w:ilvl w:val="0"/>
          <w:numId w:val="14"/>
        </w:numPr>
        <w:rPr>
          <w:b/>
          <w:bCs/>
          <w:lang w:val="en-US"/>
        </w:rPr>
      </w:pPr>
      <w:r w:rsidRPr="005D7CE9">
        <w:rPr>
          <w:b/>
          <w:bCs/>
          <w:lang w:val="en-US"/>
        </w:rPr>
        <w:t>Express the effect size relative to controls</w:t>
      </w:r>
    </w:p>
    <w:p w14:paraId="23A0735E" w14:textId="1874EE38" w:rsidR="00F314B8" w:rsidRDefault="00F314B8" w:rsidP="008A68FA">
      <w:pPr>
        <w:pStyle w:val="ListParagraph"/>
        <w:ind w:left="1440"/>
      </w:pPr>
      <w:r w:rsidRPr="00776C32">
        <w:t>The apparent Fibre Density (FD) and Fibre Density and Cross-section (FDC) are relative measures and have arbitrary units</w:t>
      </w:r>
      <w:r>
        <w:t xml:space="preserve">. </w:t>
      </w:r>
      <w:r w:rsidR="005D7CE9">
        <w:t xml:space="preserve">Therefore, the units of </w:t>
      </w:r>
      <w:r w:rsidR="005D7CE9" w:rsidRPr="005D7CE9">
        <w:rPr>
          <w:i/>
          <w:iCs/>
        </w:rPr>
        <w:t>abs_effect.mif</w:t>
      </w:r>
      <w:r w:rsidR="005D7CE9">
        <w:t xml:space="preserve"> are not directly interpretable. </w:t>
      </w:r>
      <w:r w:rsidR="005D7CE9" w:rsidRPr="005D7CE9">
        <w:t>In a patient-control group comparison t-test, one way to present results is to express the absolute effect size as a percentage relative to the control group mean</w:t>
      </w:r>
      <w:r w:rsidR="005D7CE9">
        <w:t>.</w:t>
      </w:r>
    </w:p>
    <w:p w14:paraId="6486F66F" w14:textId="2EB9FACE" w:rsidR="00F314B8" w:rsidRPr="003B6C36" w:rsidRDefault="005D7CE9" w:rsidP="003B6C36">
      <w:pPr>
        <w:ind w:left="360" w:firstLine="720"/>
        <w:rPr>
          <w:color w:val="FF66FF"/>
          <w:lang w:val="en-US"/>
        </w:rPr>
      </w:pPr>
      <w:r>
        <w:rPr>
          <w:lang w:val="en-US"/>
        </w:rPr>
        <w:tab/>
      </w:r>
      <w:r w:rsidRPr="00B732FB">
        <w:rPr>
          <w:color w:val="FF66FF"/>
          <w:lang w:val="en-US"/>
        </w:rPr>
        <w:t xml:space="preserve">Command: </w:t>
      </w:r>
      <w:r w:rsidRPr="00B732FB">
        <w:rPr>
          <w:color w:val="FF66FF"/>
          <w:lang w:val="en-US"/>
        </w:rPr>
        <w:tab/>
      </w:r>
      <w:r w:rsidRPr="00B732FB">
        <w:rPr>
          <w:color w:val="FF66FF"/>
          <w:lang w:val="en-US"/>
        </w:rPr>
        <w:tab/>
      </w:r>
      <w:r>
        <w:rPr>
          <w:color w:val="FF66FF"/>
          <w:lang w:val="en-US"/>
        </w:rPr>
        <w:t>mrcalc</w:t>
      </w:r>
    </w:p>
    <w:p w14:paraId="74BA2167" w14:textId="77777777" w:rsidR="00F314B8" w:rsidRDefault="00F314B8" w:rsidP="00F314B8">
      <w:pPr>
        <w:ind w:left="720"/>
        <w:rPr>
          <w:lang w:val="en-US"/>
        </w:rPr>
      </w:pPr>
    </w:p>
    <w:p w14:paraId="2FD3175D" w14:textId="30E1EA26" w:rsidR="00F314B8" w:rsidRDefault="00F314B8" w:rsidP="002A0D2E">
      <w:pPr>
        <w:ind w:left="1080"/>
      </w:pPr>
      <w:r>
        <w:rPr>
          <w:lang w:val="en-US"/>
        </w:rPr>
        <w:t xml:space="preserve">See more on MRtrix documentation here: </w:t>
      </w:r>
      <w:hyperlink r:id="rId49" w:history="1">
        <w:r w:rsidR="00E01280" w:rsidRPr="000A3CC3">
          <w:rPr>
            <w:rStyle w:val="Hyperlink"/>
            <w:sz w:val="18"/>
            <w:szCs w:val="18"/>
          </w:rPr>
          <w:t>https://mrtrix.readthedocs.io/en/latest/fixel_based_analysis/computing_effect_size_wrt_controls.html</w:t>
        </w:r>
      </w:hyperlink>
    </w:p>
    <w:p w14:paraId="6F086337" w14:textId="77777777" w:rsidR="00F314B8" w:rsidRDefault="00F314B8" w:rsidP="00153FFB">
      <w:pPr>
        <w:rPr>
          <w:lang w:val="en-US"/>
        </w:rPr>
      </w:pPr>
    </w:p>
    <w:p w14:paraId="721FBE4D" w14:textId="46D4743A" w:rsidR="0005406D" w:rsidRDefault="0005406D" w:rsidP="00153FFB">
      <w:pPr>
        <w:rPr>
          <w:lang w:val="en-US"/>
        </w:rPr>
      </w:pPr>
    </w:p>
    <w:p w14:paraId="5F7BB068" w14:textId="272B6FBB" w:rsidR="0005406D" w:rsidRDefault="0005406D" w:rsidP="00153FFB">
      <w:pPr>
        <w:rPr>
          <w:lang w:val="en-US"/>
        </w:rPr>
      </w:pPr>
    </w:p>
    <w:p w14:paraId="486A2CA1" w14:textId="2C3EF235" w:rsidR="0005406D" w:rsidRDefault="0005406D" w:rsidP="00153FFB">
      <w:pPr>
        <w:rPr>
          <w:lang w:val="en-US"/>
        </w:rPr>
      </w:pPr>
    </w:p>
    <w:p w14:paraId="4A311128" w14:textId="576C0585" w:rsidR="00D43ECB" w:rsidRDefault="00D43ECB" w:rsidP="00153FFB">
      <w:pPr>
        <w:rPr>
          <w:lang w:val="en-US"/>
        </w:rPr>
      </w:pPr>
    </w:p>
    <w:p w14:paraId="661CB5ED" w14:textId="78AA227D" w:rsidR="00D43ECB" w:rsidRDefault="00D94368" w:rsidP="00D94368">
      <w:pPr>
        <w:jc w:val="center"/>
        <w:rPr>
          <w:lang w:val="en-US"/>
        </w:rPr>
      </w:pPr>
      <w:r>
        <w:rPr>
          <w:lang w:val="en-US"/>
        </w:rPr>
        <w:t>References</w:t>
      </w:r>
    </w:p>
    <w:p w14:paraId="1CAB74BC" w14:textId="77777777" w:rsidR="00D94368" w:rsidRDefault="00D94368" w:rsidP="00153FFB">
      <w:pPr>
        <w:rPr>
          <w:lang w:val="en-US"/>
        </w:rPr>
      </w:pPr>
    </w:p>
    <w:p w14:paraId="726D8D6F" w14:textId="18C0A1FA" w:rsidR="00FE37E1" w:rsidRPr="00FE37E1" w:rsidRDefault="00FE37E1" w:rsidP="00FE37E1">
      <w:pPr>
        <w:widowControl w:val="0"/>
        <w:autoSpaceDE w:val="0"/>
        <w:autoSpaceDN w:val="0"/>
        <w:adjustRightInd w:val="0"/>
        <w:spacing w:line="240" w:lineRule="auto"/>
        <w:ind w:left="480" w:hanging="480"/>
        <w:rPr>
          <w:rFonts w:ascii="Calibri" w:hAnsi="Calibri" w:cs="Calibri"/>
          <w:noProof/>
          <w:szCs w:val="24"/>
        </w:rPr>
      </w:pPr>
      <w:r>
        <w:rPr>
          <w:lang w:val="en-US"/>
        </w:rPr>
        <w:lastRenderedPageBreak/>
        <w:fldChar w:fldCharType="begin" w:fldLock="1"/>
      </w:r>
      <w:r>
        <w:rPr>
          <w:lang w:val="en-US"/>
        </w:rPr>
        <w:instrText xml:space="preserve">ADDIN Mendeley Bibliography CSL_BIBLIOGRAPHY </w:instrText>
      </w:r>
      <w:r>
        <w:rPr>
          <w:lang w:val="en-US"/>
        </w:rPr>
        <w:fldChar w:fldCharType="separate"/>
      </w:r>
      <w:bookmarkStart w:id="9" w:name="_Hlk58335421"/>
      <w:r w:rsidRPr="00FE37E1">
        <w:rPr>
          <w:rFonts w:ascii="Calibri" w:hAnsi="Calibri" w:cs="Calibri"/>
          <w:noProof/>
          <w:szCs w:val="24"/>
        </w:rPr>
        <w:t>Raffelt, D. A., Smith, R. E., Ridgway, G. R., Tournier, J. D., Vaughan, D. N., Rose, S., … Connelly, A. (2015). Connectivity-based fixel enhancement: Whole-brain statistical analysis of diffusion MRI measures in the presence of crossing fibres.</w:t>
      </w:r>
      <w:bookmarkEnd w:id="9"/>
      <w:r w:rsidRPr="00FE37E1">
        <w:rPr>
          <w:rFonts w:ascii="Calibri" w:hAnsi="Calibri" w:cs="Calibri"/>
          <w:noProof/>
          <w:szCs w:val="24"/>
        </w:rPr>
        <w:t xml:space="preserve"> </w:t>
      </w:r>
      <w:r w:rsidRPr="00FE37E1">
        <w:rPr>
          <w:rFonts w:ascii="Calibri" w:hAnsi="Calibri" w:cs="Calibri"/>
          <w:i/>
          <w:iCs/>
          <w:noProof/>
          <w:szCs w:val="24"/>
        </w:rPr>
        <w:t>NeuroImage</w:t>
      </w:r>
      <w:r w:rsidRPr="00FE37E1">
        <w:rPr>
          <w:rFonts w:ascii="Calibri" w:hAnsi="Calibri" w:cs="Calibri"/>
          <w:noProof/>
          <w:szCs w:val="24"/>
        </w:rPr>
        <w:t xml:space="preserve">, </w:t>
      </w:r>
      <w:r w:rsidRPr="00FE37E1">
        <w:rPr>
          <w:rFonts w:ascii="Calibri" w:hAnsi="Calibri" w:cs="Calibri"/>
          <w:i/>
          <w:iCs/>
          <w:noProof/>
          <w:szCs w:val="24"/>
        </w:rPr>
        <w:t>117</w:t>
      </w:r>
      <w:r w:rsidRPr="00FE37E1">
        <w:rPr>
          <w:rFonts w:ascii="Calibri" w:hAnsi="Calibri" w:cs="Calibri"/>
          <w:noProof/>
          <w:szCs w:val="24"/>
        </w:rPr>
        <w:t>, 40–55. https://doi.org/10.1016/j.neuroimage.2015.05.039</w:t>
      </w:r>
    </w:p>
    <w:p w14:paraId="6FD7C2F3" w14:textId="77777777" w:rsidR="00FE37E1" w:rsidRPr="00FE37E1" w:rsidRDefault="00FE37E1" w:rsidP="00FE37E1">
      <w:pPr>
        <w:widowControl w:val="0"/>
        <w:autoSpaceDE w:val="0"/>
        <w:autoSpaceDN w:val="0"/>
        <w:adjustRightInd w:val="0"/>
        <w:spacing w:line="240" w:lineRule="auto"/>
        <w:ind w:left="480" w:hanging="480"/>
        <w:rPr>
          <w:rFonts w:ascii="Calibri" w:hAnsi="Calibri" w:cs="Calibri"/>
          <w:noProof/>
        </w:rPr>
      </w:pPr>
      <w:r w:rsidRPr="00FE37E1">
        <w:rPr>
          <w:rFonts w:ascii="Calibri" w:hAnsi="Calibri" w:cs="Calibri"/>
          <w:noProof/>
          <w:szCs w:val="24"/>
        </w:rPr>
        <w:t xml:space="preserve">Raffelt, D. A., Tournier, J. D., Smith, R. E., Vaughan, D. N., Jackson, G., Ridgway, G. R., &amp; Connelly, A. (2017). Investigating white matter fibre density and morphology using fixel-based analysis. </w:t>
      </w:r>
      <w:r w:rsidRPr="00FE37E1">
        <w:rPr>
          <w:rFonts w:ascii="Calibri" w:hAnsi="Calibri" w:cs="Calibri"/>
          <w:i/>
          <w:iCs/>
          <w:noProof/>
          <w:szCs w:val="24"/>
        </w:rPr>
        <w:t>NeuroImage</w:t>
      </w:r>
      <w:r w:rsidRPr="00FE37E1">
        <w:rPr>
          <w:rFonts w:ascii="Calibri" w:hAnsi="Calibri" w:cs="Calibri"/>
          <w:noProof/>
          <w:szCs w:val="24"/>
        </w:rPr>
        <w:t xml:space="preserve">, </w:t>
      </w:r>
      <w:r w:rsidRPr="00FE37E1">
        <w:rPr>
          <w:rFonts w:ascii="Calibri" w:hAnsi="Calibri" w:cs="Calibri"/>
          <w:i/>
          <w:iCs/>
          <w:noProof/>
          <w:szCs w:val="24"/>
        </w:rPr>
        <w:t>144</w:t>
      </w:r>
      <w:r w:rsidRPr="00FE37E1">
        <w:rPr>
          <w:rFonts w:ascii="Calibri" w:hAnsi="Calibri" w:cs="Calibri"/>
          <w:noProof/>
          <w:szCs w:val="24"/>
        </w:rPr>
        <w:t>, 58–73. https://doi.org/10.1016/j.neuroimage.2016.09.029</w:t>
      </w:r>
    </w:p>
    <w:p w14:paraId="1F2BB40E" w14:textId="2BAE2E19" w:rsidR="00691828" w:rsidRPr="004449B9" w:rsidRDefault="00FE37E1" w:rsidP="00691828">
      <w:pPr>
        <w:widowControl w:val="0"/>
        <w:autoSpaceDE w:val="0"/>
        <w:autoSpaceDN w:val="0"/>
        <w:adjustRightInd w:val="0"/>
        <w:spacing w:line="240" w:lineRule="auto"/>
        <w:ind w:left="480" w:hanging="480"/>
        <w:rPr>
          <w:rFonts w:ascii="Calibri" w:hAnsi="Calibri" w:cs="Calibri"/>
          <w:noProof/>
        </w:rPr>
      </w:pPr>
      <w:r>
        <w:rPr>
          <w:lang w:val="en-US"/>
        </w:rPr>
        <w:fldChar w:fldCharType="end"/>
      </w:r>
      <w:r w:rsidR="00691828" w:rsidRPr="00691828">
        <w:rPr>
          <w:rFonts w:ascii="Calibri" w:hAnsi="Calibri" w:cs="Calibri"/>
          <w:noProof/>
          <w:szCs w:val="24"/>
        </w:rPr>
        <w:t xml:space="preserve"> </w:t>
      </w:r>
      <w:r w:rsidR="00691828" w:rsidRPr="004449B9">
        <w:rPr>
          <w:rFonts w:ascii="Calibri" w:hAnsi="Calibri" w:cs="Calibri"/>
          <w:noProof/>
          <w:szCs w:val="24"/>
        </w:rPr>
        <w:t xml:space="preserve">Winkler, A. M., Ridgway, G. R., Webster, M. A., Smith, S. M., &amp; Nichols, T. E. (2014). Permutation inference for the general linear model. </w:t>
      </w:r>
      <w:r w:rsidR="00691828" w:rsidRPr="004449B9">
        <w:rPr>
          <w:rFonts w:ascii="Calibri" w:hAnsi="Calibri" w:cs="Calibri"/>
          <w:i/>
          <w:iCs/>
          <w:noProof/>
          <w:szCs w:val="24"/>
        </w:rPr>
        <w:t>NeuroImage</w:t>
      </w:r>
      <w:r w:rsidR="00691828" w:rsidRPr="004449B9">
        <w:rPr>
          <w:rFonts w:ascii="Calibri" w:hAnsi="Calibri" w:cs="Calibri"/>
          <w:noProof/>
          <w:szCs w:val="24"/>
        </w:rPr>
        <w:t xml:space="preserve">, </w:t>
      </w:r>
      <w:r w:rsidR="00691828" w:rsidRPr="004449B9">
        <w:rPr>
          <w:rFonts w:ascii="Calibri" w:hAnsi="Calibri" w:cs="Calibri"/>
          <w:i/>
          <w:iCs/>
          <w:noProof/>
          <w:szCs w:val="24"/>
        </w:rPr>
        <w:t>92</w:t>
      </w:r>
      <w:r w:rsidR="00691828" w:rsidRPr="004449B9">
        <w:rPr>
          <w:rFonts w:ascii="Calibri" w:hAnsi="Calibri" w:cs="Calibri"/>
          <w:noProof/>
          <w:szCs w:val="24"/>
        </w:rPr>
        <w:t>, 381–397. https://doi.org/10.1016/j.neuroimage.2014.01.060</w:t>
      </w:r>
    </w:p>
    <w:p w14:paraId="15D22B4C" w14:textId="6AA73521" w:rsidR="00D43ECB" w:rsidRDefault="00D43ECB" w:rsidP="00153FFB">
      <w:pPr>
        <w:rPr>
          <w:lang w:val="en-US"/>
        </w:rPr>
      </w:pPr>
    </w:p>
    <w:p w14:paraId="69925DEB" w14:textId="2F29E500" w:rsidR="00D43ECB" w:rsidRDefault="00D43ECB" w:rsidP="00153FFB">
      <w:pPr>
        <w:rPr>
          <w:lang w:val="en-US"/>
        </w:rPr>
      </w:pPr>
    </w:p>
    <w:p w14:paraId="754308AA" w14:textId="27B04F88" w:rsidR="00D43ECB" w:rsidRDefault="00D43ECB" w:rsidP="00153FFB">
      <w:pPr>
        <w:rPr>
          <w:lang w:val="en-US"/>
        </w:rPr>
      </w:pPr>
    </w:p>
    <w:p w14:paraId="31E7CBEE" w14:textId="248733CB" w:rsidR="00D43ECB" w:rsidRDefault="00D43ECB" w:rsidP="00153FFB">
      <w:pPr>
        <w:rPr>
          <w:lang w:val="en-US"/>
        </w:rPr>
      </w:pPr>
    </w:p>
    <w:p w14:paraId="71DAAD6A" w14:textId="6D3B9DF6" w:rsidR="00D43ECB" w:rsidRDefault="00D43ECB" w:rsidP="00153FFB">
      <w:pPr>
        <w:rPr>
          <w:lang w:val="en-US"/>
        </w:rPr>
      </w:pPr>
    </w:p>
    <w:p w14:paraId="2327DA49" w14:textId="4AEDD5FF" w:rsidR="00D43ECB" w:rsidRDefault="00D43ECB" w:rsidP="00153FFB">
      <w:pPr>
        <w:rPr>
          <w:lang w:val="en-US"/>
        </w:rPr>
      </w:pPr>
    </w:p>
    <w:p w14:paraId="21376950" w14:textId="65CFD516" w:rsidR="00D43ECB" w:rsidRDefault="00D43ECB" w:rsidP="00153FFB">
      <w:pPr>
        <w:rPr>
          <w:lang w:val="en-US"/>
        </w:rPr>
      </w:pPr>
    </w:p>
    <w:p w14:paraId="712EA194" w14:textId="24F99CE2" w:rsidR="00D43ECB" w:rsidRDefault="00D43ECB" w:rsidP="00153FFB">
      <w:pPr>
        <w:rPr>
          <w:lang w:val="en-US"/>
        </w:rPr>
      </w:pPr>
    </w:p>
    <w:p w14:paraId="17045628" w14:textId="1C69FE05" w:rsidR="00D43ECB" w:rsidRDefault="00D43ECB" w:rsidP="00153FFB">
      <w:pPr>
        <w:rPr>
          <w:lang w:val="en-US"/>
        </w:rPr>
      </w:pPr>
    </w:p>
    <w:p w14:paraId="2942D637" w14:textId="0420D201" w:rsidR="00D43ECB" w:rsidRDefault="00D43ECB" w:rsidP="00153FFB">
      <w:pPr>
        <w:rPr>
          <w:lang w:val="en-US"/>
        </w:rPr>
      </w:pPr>
    </w:p>
    <w:p w14:paraId="7A25118E" w14:textId="77777777" w:rsidR="00D43ECB" w:rsidRDefault="00D43ECB" w:rsidP="00153FFB">
      <w:pPr>
        <w:rPr>
          <w:lang w:val="en-US"/>
        </w:rPr>
      </w:pPr>
    </w:p>
    <w:p w14:paraId="4751A4A4" w14:textId="77777777" w:rsidR="0005406D" w:rsidRPr="00696C80" w:rsidRDefault="0005406D" w:rsidP="00153FFB">
      <w:pPr>
        <w:rPr>
          <w:lang w:val="en-US"/>
        </w:rPr>
      </w:pPr>
    </w:p>
    <w:p w14:paraId="12637BC1" w14:textId="0D8F4B72" w:rsidR="00B97F71" w:rsidRDefault="00B97F71" w:rsidP="009B1FF1">
      <w:pPr>
        <w:jc w:val="center"/>
        <w:rPr>
          <w:u w:val="single"/>
          <w:lang w:val="en-US"/>
        </w:rPr>
      </w:pPr>
    </w:p>
    <w:p w14:paraId="4D4E0DF5" w14:textId="467A5D06" w:rsidR="00B97F71" w:rsidRDefault="00B97F71" w:rsidP="009B1FF1">
      <w:pPr>
        <w:jc w:val="center"/>
        <w:rPr>
          <w:u w:val="single"/>
          <w:lang w:val="en-US"/>
        </w:rPr>
      </w:pPr>
    </w:p>
    <w:p w14:paraId="726ED070" w14:textId="34BEA0AE" w:rsidR="00B97F71" w:rsidRPr="00B97F71" w:rsidRDefault="00B97F71" w:rsidP="00B97F71">
      <w:pPr>
        <w:rPr>
          <w:lang w:val="en-US"/>
        </w:rPr>
      </w:pPr>
    </w:p>
    <w:sectPr w:rsidR="00B97F71" w:rsidRPr="00B97F7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6A58F0"/>
    <w:multiLevelType w:val="hybridMultilevel"/>
    <w:tmpl w:val="0DCA43AE"/>
    <w:lvl w:ilvl="0" w:tplc="81DEA40C">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 w15:restartNumberingAfterBreak="0">
    <w:nsid w:val="08FF4ECF"/>
    <w:multiLevelType w:val="hybridMultilevel"/>
    <w:tmpl w:val="A4B655A6"/>
    <w:lvl w:ilvl="0" w:tplc="E3BC6568">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2" w15:restartNumberingAfterBreak="0">
    <w:nsid w:val="23DC79CD"/>
    <w:multiLevelType w:val="hybridMultilevel"/>
    <w:tmpl w:val="2CA64BF4"/>
    <w:lvl w:ilvl="0" w:tplc="D2549C0E">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3" w15:restartNumberingAfterBreak="0">
    <w:nsid w:val="2D7C3197"/>
    <w:multiLevelType w:val="hybridMultilevel"/>
    <w:tmpl w:val="F9F4B4C4"/>
    <w:lvl w:ilvl="0" w:tplc="430A60E4">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4" w15:restartNumberingAfterBreak="0">
    <w:nsid w:val="2DB8217D"/>
    <w:multiLevelType w:val="hybridMultilevel"/>
    <w:tmpl w:val="0D26E75E"/>
    <w:lvl w:ilvl="0" w:tplc="36B87ECE">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5" w15:restartNumberingAfterBreak="0">
    <w:nsid w:val="3EC262E2"/>
    <w:multiLevelType w:val="hybridMultilevel"/>
    <w:tmpl w:val="794011BC"/>
    <w:lvl w:ilvl="0" w:tplc="2728A6D2">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6" w15:restartNumberingAfterBreak="0">
    <w:nsid w:val="4E380399"/>
    <w:multiLevelType w:val="hybridMultilevel"/>
    <w:tmpl w:val="01CEB774"/>
    <w:lvl w:ilvl="0" w:tplc="B24EEBCE">
      <w:start w:val="1"/>
      <w:numFmt w:val="lowerLetter"/>
      <w:lvlText w:val="%1)"/>
      <w:lvlJc w:val="left"/>
      <w:pPr>
        <w:ind w:left="1800" w:hanging="360"/>
      </w:pPr>
      <w:rPr>
        <w:rFonts w:hint="default"/>
      </w:rPr>
    </w:lvl>
    <w:lvl w:ilvl="1" w:tplc="14090019" w:tentative="1">
      <w:start w:val="1"/>
      <w:numFmt w:val="lowerLetter"/>
      <w:lvlText w:val="%2."/>
      <w:lvlJc w:val="left"/>
      <w:pPr>
        <w:ind w:left="2520" w:hanging="360"/>
      </w:pPr>
    </w:lvl>
    <w:lvl w:ilvl="2" w:tplc="1409001B" w:tentative="1">
      <w:start w:val="1"/>
      <w:numFmt w:val="lowerRoman"/>
      <w:lvlText w:val="%3."/>
      <w:lvlJc w:val="right"/>
      <w:pPr>
        <w:ind w:left="3240" w:hanging="180"/>
      </w:pPr>
    </w:lvl>
    <w:lvl w:ilvl="3" w:tplc="1409000F" w:tentative="1">
      <w:start w:val="1"/>
      <w:numFmt w:val="decimal"/>
      <w:lvlText w:val="%4."/>
      <w:lvlJc w:val="left"/>
      <w:pPr>
        <w:ind w:left="3960" w:hanging="360"/>
      </w:pPr>
    </w:lvl>
    <w:lvl w:ilvl="4" w:tplc="14090019" w:tentative="1">
      <w:start w:val="1"/>
      <w:numFmt w:val="lowerLetter"/>
      <w:lvlText w:val="%5."/>
      <w:lvlJc w:val="left"/>
      <w:pPr>
        <w:ind w:left="4680" w:hanging="360"/>
      </w:pPr>
    </w:lvl>
    <w:lvl w:ilvl="5" w:tplc="1409001B" w:tentative="1">
      <w:start w:val="1"/>
      <w:numFmt w:val="lowerRoman"/>
      <w:lvlText w:val="%6."/>
      <w:lvlJc w:val="right"/>
      <w:pPr>
        <w:ind w:left="5400" w:hanging="180"/>
      </w:pPr>
    </w:lvl>
    <w:lvl w:ilvl="6" w:tplc="1409000F" w:tentative="1">
      <w:start w:val="1"/>
      <w:numFmt w:val="decimal"/>
      <w:lvlText w:val="%7."/>
      <w:lvlJc w:val="left"/>
      <w:pPr>
        <w:ind w:left="6120" w:hanging="360"/>
      </w:pPr>
    </w:lvl>
    <w:lvl w:ilvl="7" w:tplc="14090019" w:tentative="1">
      <w:start w:val="1"/>
      <w:numFmt w:val="lowerLetter"/>
      <w:lvlText w:val="%8."/>
      <w:lvlJc w:val="left"/>
      <w:pPr>
        <w:ind w:left="6840" w:hanging="360"/>
      </w:pPr>
    </w:lvl>
    <w:lvl w:ilvl="8" w:tplc="1409001B" w:tentative="1">
      <w:start w:val="1"/>
      <w:numFmt w:val="lowerRoman"/>
      <w:lvlText w:val="%9."/>
      <w:lvlJc w:val="right"/>
      <w:pPr>
        <w:ind w:left="7560" w:hanging="180"/>
      </w:pPr>
    </w:lvl>
  </w:abstractNum>
  <w:abstractNum w:abstractNumId="7" w15:restartNumberingAfterBreak="0">
    <w:nsid w:val="6A081178"/>
    <w:multiLevelType w:val="hybridMultilevel"/>
    <w:tmpl w:val="C8F26010"/>
    <w:lvl w:ilvl="0" w:tplc="7FF68D78">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8" w15:restartNumberingAfterBreak="0">
    <w:nsid w:val="6B5977B4"/>
    <w:multiLevelType w:val="hybridMultilevel"/>
    <w:tmpl w:val="F050D47C"/>
    <w:lvl w:ilvl="0" w:tplc="CF78B80A">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9" w15:restartNumberingAfterBreak="0">
    <w:nsid w:val="6D6C2212"/>
    <w:multiLevelType w:val="hybridMultilevel"/>
    <w:tmpl w:val="332230A6"/>
    <w:lvl w:ilvl="0" w:tplc="A6F6CDAE">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0" w15:restartNumberingAfterBreak="0">
    <w:nsid w:val="70A41932"/>
    <w:multiLevelType w:val="hybridMultilevel"/>
    <w:tmpl w:val="65B66D82"/>
    <w:lvl w:ilvl="0" w:tplc="1FCE7920">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1" w15:restartNumberingAfterBreak="0">
    <w:nsid w:val="70EA0130"/>
    <w:multiLevelType w:val="hybridMultilevel"/>
    <w:tmpl w:val="4268FA8E"/>
    <w:lvl w:ilvl="0" w:tplc="430A60E4">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2" w15:restartNumberingAfterBreak="0">
    <w:nsid w:val="71D36BB1"/>
    <w:multiLevelType w:val="hybridMultilevel"/>
    <w:tmpl w:val="9DB4AC36"/>
    <w:lvl w:ilvl="0" w:tplc="14090001">
      <w:start w:val="1"/>
      <w:numFmt w:val="bullet"/>
      <w:lvlText w:val=""/>
      <w:lvlJc w:val="left"/>
      <w:pPr>
        <w:ind w:left="2160" w:hanging="360"/>
      </w:pPr>
      <w:rPr>
        <w:rFonts w:ascii="Symbol" w:hAnsi="Symbol" w:hint="default"/>
      </w:rPr>
    </w:lvl>
    <w:lvl w:ilvl="1" w:tplc="14090003" w:tentative="1">
      <w:start w:val="1"/>
      <w:numFmt w:val="bullet"/>
      <w:lvlText w:val="o"/>
      <w:lvlJc w:val="left"/>
      <w:pPr>
        <w:ind w:left="2880" w:hanging="360"/>
      </w:pPr>
      <w:rPr>
        <w:rFonts w:ascii="Courier New" w:hAnsi="Courier New" w:cs="Courier New" w:hint="default"/>
      </w:rPr>
    </w:lvl>
    <w:lvl w:ilvl="2" w:tplc="14090005" w:tentative="1">
      <w:start w:val="1"/>
      <w:numFmt w:val="bullet"/>
      <w:lvlText w:val=""/>
      <w:lvlJc w:val="left"/>
      <w:pPr>
        <w:ind w:left="3600" w:hanging="360"/>
      </w:pPr>
      <w:rPr>
        <w:rFonts w:ascii="Wingdings" w:hAnsi="Wingdings" w:hint="default"/>
      </w:rPr>
    </w:lvl>
    <w:lvl w:ilvl="3" w:tplc="14090001" w:tentative="1">
      <w:start w:val="1"/>
      <w:numFmt w:val="bullet"/>
      <w:lvlText w:val=""/>
      <w:lvlJc w:val="left"/>
      <w:pPr>
        <w:ind w:left="4320" w:hanging="360"/>
      </w:pPr>
      <w:rPr>
        <w:rFonts w:ascii="Symbol" w:hAnsi="Symbol" w:hint="default"/>
      </w:rPr>
    </w:lvl>
    <w:lvl w:ilvl="4" w:tplc="14090003" w:tentative="1">
      <w:start w:val="1"/>
      <w:numFmt w:val="bullet"/>
      <w:lvlText w:val="o"/>
      <w:lvlJc w:val="left"/>
      <w:pPr>
        <w:ind w:left="5040" w:hanging="360"/>
      </w:pPr>
      <w:rPr>
        <w:rFonts w:ascii="Courier New" w:hAnsi="Courier New" w:cs="Courier New" w:hint="default"/>
      </w:rPr>
    </w:lvl>
    <w:lvl w:ilvl="5" w:tplc="14090005" w:tentative="1">
      <w:start w:val="1"/>
      <w:numFmt w:val="bullet"/>
      <w:lvlText w:val=""/>
      <w:lvlJc w:val="left"/>
      <w:pPr>
        <w:ind w:left="5760" w:hanging="360"/>
      </w:pPr>
      <w:rPr>
        <w:rFonts w:ascii="Wingdings" w:hAnsi="Wingdings" w:hint="default"/>
      </w:rPr>
    </w:lvl>
    <w:lvl w:ilvl="6" w:tplc="14090001" w:tentative="1">
      <w:start w:val="1"/>
      <w:numFmt w:val="bullet"/>
      <w:lvlText w:val=""/>
      <w:lvlJc w:val="left"/>
      <w:pPr>
        <w:ind w:left="6480" w:hanging="360"/>
      </w:pPr>
      <w:rPr>
        <w:rFonts w:ascii="Symbol" w:hAnsi="Symbol" w:hint="default"/>
      </w:rPr>
    </w:lvl>
    <w:lvl w:ilvl="7" w:tplc="14090003" w:tentative="1">
      <w:start w:val="1"/>
      <w:numFmt w:val="bullet"/>
      <w:lvlText w:val="o"/>
      <w:lvlJc w:val="left"/>
      <w:pPr>
        <w:ind w:left="7200" w:hanging="360"/>
      </w:pPr>
      <w:rPr>
        <w:rFonts w:ascii="Courier New" w:hAnsi="Courier New" w:cs="Courier New" w:hint="default"/>
      </w:rPr>
    </w:lvl>
    <w:lvl w:ilvl="8" w:tplc="14090005" w:tentative="1">
      <w:start w:val="1"/>
      <w:numFmt w:val="bullet"/>
      <w:lvlText w:val=""/>
      <w:lvlJc w:val="left"/>
      <w:pPr>
        <w:ind w:left="7920" w:hanging="360"/>
      </w:pPr>
      <w:rPr>
        <w:rFonts w:ascii="Wingdings" w:hAnsi="Wingdings" w:hint="default"/>
      </w:rPr>
    </w:lvl>
  </w:abstractNum>
  <w:abstractNum w:abstractNumId="13" w15:restartNumberingAfterBreak="0">
    <w:nsid w:val="77971CAC"/>
    <w:multiLevelType w:val="hybridMultilevel"/>
    <w:tmpl w:val="283A8CBA"/>
    <w:lvl w:ilvl="0" w:tplc="06FEA4F0">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4" w15:restartNumberingAfterBreak="0">
    <w:nsid w:val="7FA81D2E"/>
    <w:multiLevelType w:val="hybridMultilevel"/>
    <w:tmpl w:val="0E10F09E"/>
    <w:lvl w:ilvl="0" w:tplc="A1D29178">
      <w:start w:val="1"/>
      <w:numFmt w:val="lowerLetter"/>
      <w:lvlText w:val="%1."/>
      <w:lvlJc w:val="left"/>
      <w:pPr>
        <w:ind w:left="1800" w:hanging="360"/>
      </w:pPr>
      <w:rPr>
        <w:rFonts w:hint="default"/>
      </w:rPr>
    </w:lvl>
    <w:lvl w:ilvl="1" w:tplc="14090019" w:tentative="1">
      <w:start w:val="1"/>
      <w:numFmt w:val="lowerLetter"/>
      <w:lvlText w:val="%2."/>
      <w:lvlJc w:val="left"/>
      <w:pPr>
        <w:ind w:left="2520" w:hanging="360"/>
      </w:pPr>
    </w:lvl>
    <w:lvl w:ilvl="2" w:tplc="1409001B" w:tentative="1">
      <w:start w:val="1"/>
      <w:numFmt w:val="lowerRoman"/>
      <w:lvlText w:val="%3."/>
      <w:lvlJc w:val="right"/>
      <w:pPr>
        <w:ind w:left="3240" w:hanging="180"/>
      </w:pPr>
    </w:lvl>
    <w:lvl w:ilvl="3" w:tplc="1409000F" w:tentative="1">
      <w:start w:val="1"/>
      <w:numFmt w:val="decimal"/>
      <w:lvlText w:val="%4."/>
      <w:lvlJc w:val="left"/>
      <w:pPr>
        <w:ind w:left="3960" w:hanging="360"/>
      </w:pPr>
    </w:lvl>
    <w:lvl w:ilvl="4" w:tplc="14090019" w:tentative="1">
      <w:start w:val="1"/>
      <w:numFmt w:val="lowerLetter"/>
      <w:lvlText w:val="%5."/>
      <w:lvlJc w:val="left"/>
      <w:pPr>
        <w:ind w:left="4680" w:hanging="360"/>
      </w:pPr>
    </w:lvl>
    <w:lvl w:ilvl="5" w:tplc="1409001B" w:tentative="1">
      <w:start w:val="1"/>
      <w:numFmt w:val="lowerRoman"/>
      <w:lvlText w:val="%6."/>
      <w:lvlJc w:val="right"/>
      <w:pPr>
        <w:ind w:left="5400" w:hanging="180"/>
      </w:pPr>
    </w:lvl>
    <w:lvl w:ilvl="6" w:tplc="1409000F" w:tentative="1">
      <w:start w:val="1"/>
      <w:numFmt w:val="decimal"/>
      <w:lvlText w:val="%7."/>
      <w:lvlJc w:val="left"/>
      <w:pPr>
        <w:ind w:left="6120" w:hanging="360"/>
      </w:pPr>
    </w:lvl>
    <w:lvl w:ilvl="7" w:tplc="14090019" w:tentative="1">
      <w:start w:val="1"/>
      <w:numFmt w:val="lowerLetter"/>
      <w:lvlText w:val="%8."/>
      <w:lvlJc w:val="left"/>
      <w:pPr>
        <w:ind w:left="6840" w:hanging="360"/>
      </w:pPr>
    </w:lvl>
    <w:lvl w:ilvl="8" w:tplc="1409001B" w:tentative="1">
      <w:start w:val="1"/>
      <w:numFmt w:val="lowerRoman"/>
      <w:lvlText w:val="%9."/>
      <w:lvlJc w:val="right"/>
      <w:pPr>
        <w:ind w:left="7560" w:hanging="180"/>
      </w:pPr>
    </w:lvl>
  </w:abstractNum>
  <w:num w:numId="1">
    <w:abstractNumId w:val="9"/>
  </w:num>
  <w:num w:numId="2">
    <w:abstractNumId w:val="12"/>
  </w:num>
  <w:num w:numId="3">
    <w:abstractNumId w:val="2"/>
  </w:num>
  <w:num w:numId="4">
    <w:abstractNumId w:val="1"/>
  </w:num>
  <w:num w:numId="5">
    <w:abstractNumId w:val="13"/>
  </w:num>
  <w:num w:numId="6">
    <w:abstractNumId w:val="3"/>
  </w:num>
  <w:num w:numId="7">
    <w:abstractNumId w:val="8"/>
  </w:num>
  <w:num w:numId="8">
    <w:abstractNumId w:val="14"/>
  </w:num>
  <w:num w:numId="9">
    <w:abstractNumId w:val="11"/>
  </w:num>
  <w:num w:numId="10">
    <w:abstractNumId w:val="6"/>
  </w:num>
  <w:num w:numId="11">
    <w:abstractNumId w:val="10"/>
  </w:num>
  <w:num w:numId="12">
    <w:abstractNumId w:val="4"/>
  </w:num>
  <w:num w:numId="13">
    <w:abstractNumId w:val="7"/>
  </w:num>
  <w:num w:numId="14">
    <w:abstractNumId w:val="0"/>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1FF1"/>
    <w:rsid w:val="000007AB"/>
    <w:rsid w:val="000017B3"/>
    <w:rsid w:val="00007D84"/>
    <w:rsid w:val="00047405"/>
    <w:rsid w:val="0005406D"/>
    <w:rsid w:val="00065752"/>
    <w:rsid w:val="0006602B"/>
    <w:rsid w:val="000812BB"/>
    <w:rsid w:val="000926B1"/>
    <w:rsid w:val="000958A7"/>
    <w:rsid w:val="000A5997"/>
    <w:rsid w:val="000A75EE"/>
    <w:rsid w:val="000B0797"/>
    <w:rsid w:val="000B0D68"/>
    <w:rsid w:val="000B23AD"/>
    <w:rsid w:val="000C41A2"/>
    <w:rsid w:val="000C4D88"/>
    <w:rsid w:val="000E1A6C"/>
    <w:rsid w:val="000F3672"/>
    <w:rsid w:val="001111F9"/>
    <w:rsid w:val="0013393B"/>
    <w:rsid w:val="00136C37"/>
    <w:rsid w:val="001412AA"/>
    <w:rsid w:val="00153FFB"/>
    <w:rsid w:val="00157F25"/>
    <w:rsid w:val="001755D4"/>
    <w:rsid w:val="001805E8"/>
    <w:rsid w:val="001B67AB"/>
    <w:rsid w:val="001F637E"/>
    <w:rsid w:val="00221460"/>
    <w:rsid w:val="00223B40"/>
    <w:rsid w:val="00282657"/>
    <w:rsid w:val="002A0D2E"/>
    <w:rsid w:val="002E735E"/>
    <w:rsid w:val="00300B3E"/>
    <w:rsid w:val="00304980"/>
    <w:rsid w:val="003078AE"/>
    <w:rsid w:val="003166AC"/>
    <w:rsid w:val="00317593"/>
    <w:rsid w:val="003331CB"/>
    <w:rsid w:val="003622F1"/>
    <w:rsid w:val="0036583C"/>
    <w:rsid w:val="0037318F"/>
    <w:rsid w:val="0038353E"/>
    <w:rsid w:val="003B523A"/>
    <w:rsid w:val="003B53BB"/>
    <w:rsid w:val="003B6C36"/>
    <w:rsid w:val="003B7FDC"/>
    <w:rsid w:val="003F4A6F"/>
    <w:rsid w:val="003F73DC"/>
    <w:rsid w:val="00406F0E"/>
    <w:rsid w:val="00444671"/>
    <w:rsid w:val="00447934"/>
    <w:rsid w:val="004507F9"/>
    <w:rsid w:val="00457FD2"/>
    <w:rsid w:val="004A2025"/>
    <w:rsid w:val="004A4B4C"/>
    <w:rsid w:val="004C1566"/>
    <w:rsid w:val="00512103"/>
    <w:rsid w:val="00541B09"/>
    <w:rsid w:val="00553F6F"/>
    <w:rsid w:val="00576B09"/>
    <w:rsid w:val="00592E87"/>
    <w:rsid w:val="005A32E5"/>
    <w:rsid w:val="005D7CE9"/>
    <w:rsid w:val="005E07AA"/>
    <w:rsid w:val="005E11B9"/>
    <w:rsid w:val="0061246E"/>
    <w:rsid w:val="00643755"/>
    <w:rsid w:val="006463B3"/>
    <w:rsid w:val="006730DB"/>
    <w:rsid w:val="00691828"/>
    <w:rsid w:val="006954BF"/>
    <w:rsid w:val="00696C80"/>
    <w:rsid w:val="00697F67"/>
    <w:rsid w:val="006D0BC3"/>
    <w:rsid w:val="006D47AC"/>
    <w:rsid w:val="006D675C"/>
    <w:rsid w:val="006E1290"/>
    <w:rsid w:val="006E4301"/>
    <w:rsid w:val="006F49B2"/>
    <w:rsid w:val="00706688"/>
    <w:rsid w:val="00707005"/>
    <w:rsid w:val="00714342"/>
    <w:rsid w:val="007468DD"/>
    <w:rsid w:val="00762BEB"/>
    <w:rsid w:val="00776C32"/>
    <w:rsid w:val="007961BE"/>
    <w:rsid w:val="007A3435"/>
    <w:rsid w:val="007A46C0"/>
    <w:rsid w:val="007A5137"/>
    <w:rsid w:val="007B445F"/>
    <w:rsid w:val="007B6D78"/>
    <w:rsid w:val="007F3C17"/>
    <w:rsid w:val="007F66C9"/>
    <w:rsid w:val="007F757B"/>
    <w:rsid w:val="00807A74"/>
    <w:rsid w:val="00825D22"/>
    <w:rsid w:val="008302F7"/>
    <w:rsid w:val="00885116"/>
    <w:rsid w:val="008A4ECA"/>
    <w:rsid w:val="008A68FA"/>
    <w:rsid w:val="008F7DAC"/>
    <w:rsid w:val="008F7DBD"/>
    <w:rsid w:val="009165C2"/>
    <w:rsid w:val="00921ECA"/>
    <w:rsid w:val="00921ED9"/>
    <w:rsid w:val="009363EB"/>
    <w:rsid w:val="009523F2"/>
    <w:rsid w:val="00964D5E"/>
    <w:rsid w:val="009652B1"/>
    <w:rsid w:val="00965870"/>
    <w:rsid w:val="00970523"/>
    <w:rsid w:val="00987844"/>
    <w:rsid w:val="009918CA"/>
    <w:rsid w:val="00997E9C"/>
    <w:rsid w:val="009A4AF1"/>
    <w:rsid w:val="009B0136"/>
    <w:rsid w:val="009B16AA"/>
    <w:rsid w:val="009B1FF1"/>
    <w:rsid w:val="009C3D9E"/>
    <w:rsid w:val="009D1917"/>
    <w:rsid w:val="009D5DF2"/>
    <w:rsid w:val="009E30D9"/>
    <w:rsid w:val="00A225B3"/>
    <w:rsid w:val="00A22719"/>
    <w:rsid w:val="00A452CA"/>
    <w:rsid w:val="00A5493D"/>
    <w:rsid w:val="00A643BA"/>
    <w:rsid w:val="00A71058"/>
    <w:rsid w:val="00A72ABF"/>
    <w:rsid w:val="00AD412A"/>
    <w:rsid w:val="00AE147B"/>
    <w:rsid w:val="00AF340B"/>
    <w:rsid w:val="00B00903"/>
    <w:rsid w:val="00B20091"/>
    <w:rsid w:val="00B20F65"/>
    <w:rsid w:val="00B32554"/>
    <w:rsid w:val="00B607FF"/>
    <w:rsid w:val="00B62BDA"/>
    <w:rsid w:val="00B732FB"/>
    <w:rsid w:val="00B87149"/>
    <w:rsid w:val="00B97F71"/>
    <w:rsid w:val="00BC64EA"/>
    <w:rsid w:val="00BF3B52"/>
    <w:rsid w:val="00C0006D"/>
    <w:rsid w:val="00C06B79"/>
    <w:rsid w:val="00C36318"/>
    <w:rsid w:val="00C36F0D"/>
    <w:rsid w:val="00C37985"/>
    <w:rsid w:val="00CC20CF"/>
    <w:rsid w:val="00CC40CA"/>
    <w:rsid w:val="00CE2696"/>
    <w:rsid w:val="00CF2156"/>
    <w:rsid w:val="00D43ECB"/>
    <w:rsid w:val="00D56935"/>
    <w:rsid w:val="00D64C57"/>
    <w:rsid w:val="00D675E4"/>
    <w:rsid w:val="00D94368"/>
    <w:rsid w:val="00D96AC0"/>
    <w:rsid w:val="00DC06C1"/>
    <w:rsid w:val="00DC09A7"/>
    <w:rsid w:val="00DD439A"/>
    <w:rsid w:val="00E01280"/>
    <w:rsid w:val="00E563F0"/>
    <w:rsid w:val="00E77F76"/>
    <w:rsid w:val="00EC738A"/>
    <w:rsid w:val="00ED5CE4"/>
    <w:rsid w:val="00EF5B85"/>
    <w:rsid w:val="00F04ADF"/>
    <w:rsid w:val="00F05CDB"/>
    <w:rsid w:val="00F218B7"/>
    <w:rsid w:val="00F314B8"/>
    <w:rsid w:val="00F65DB0"/>
    <w:rsid w:val="00F74AB5"/>
    <w:rsid w:val="00F92E7B"/>
    <w:rsid w:val="00FA1056"/>
    <w:rsid w:val="00FD4DFB"/>
    <w:rsid w:val="00FD6A2C"/>
    <w:rsid w:val="00FE37E1"/>
    <w:rsid w:val="00FF1FF3"/>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EA049E"/>
  <w15:chartTrackingRefBased/>
  <w15:docId w15:val="{FBB833B0-C06A-43DA-B13D-A66B69B56C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53FFB"/>
    <w:pPr>
      <w:ind w:left="720"/>
      <w:contextualSpacing/>
    </w:pPr>
  </w:style>
  <w:style w:type="character" w:styleId="Hyperlink">
    <w:name w:val="Hyperlink"/>
    <w:basedOn w:val="DefaultParagraphFont"/>
    <w:uiPriority w:val="99"/>
    <w:unhideWhenUsed/>
    <w:rsid w:val="00696C80"/>
    <w:rPr>
      <w:color w:val="0000FF"/>
      <w:u w:val="single"/>
    </w:rPr>
  </w:style>
  <w:style w:type="character" w:styleId="UnresolvedMention">
    <w:name w:val="Unresolved Mention"/>
    <w:basedOn w:val="DefaultParagraphFont"/>
    <w:uiPriority w:val="99"/>
    <w:semiHidden/>
    <w:unhideWhenUsed/>
    <w:rsid w:val="00696C80"/>
    <w:rPr>
      <w:color w:val="605E5C"/>
      <w:shd w:val="clear" w:color="auto" w:fill="E1DFDD"/>
    </w:rPr>
  </w:style>
  <w:style w:type="character" w:styleId="FollowedHyperlink">
    <w:name w:val="FollowedHyperlink"/>
    <w:basedOn w:val="DefaultParagraphFont"/>
    <w:uiPriority w:val="99"/>
    <w:semiHidden/>
    <w:unhideWhenUsed/>
    <w:rsid w:val="000B0D68"/>
    <w:rPr>
      <w:color w:val="954F72" w:themeColor="followedHyperlink"/>
      <w:u w:val="single"/>
    </w:rPr>
  </w:style>
  <w:style w:type="paragraph" w:styleId="BalloonText">
    <w:name w:val="Balloon Text"/>
    <w:basedOn w:val="Normal"/>
    <w:link w:val="BalloonTextChar"/>
    <w:uiPriority w:val="99"/>
    <w:semiHidden/>
    <w:unhideWhenUsed/>
    <w:rsid w:val="004A20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202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8943463">
      <w:bodyDiv w:val="1"/>
      <w:marLeft w:val="0"/>
      <w:marRight w:val="0"/>
      <w:marTop w:val="0"/>
      <w:marBottom w:val="0"/>
      <w:divBdr>
        <w:top w:val="none" w:sz="0" w:space="0" w:color="auto"/>
        <w:left w:val="none" w:sz="0" w:space="0" w:color="auto"/>
        <w:bottom w:val="none" w:sz="0" w:space="0" w:color="auto"/>
        <w:right w:val="none" w:sz="0" w:space="0" w:color="auto"/>
      </w:divBdr>
    </w:div>
    <w:div w:id="1958485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5.png"/><Relationship Id="rId39" Type="http://schemas.openxmlformats.org/officeDocument/2006/relationships/hyperlink" Target="https://community.mrtrix.org/t/fba-displaying-significant-results/993" TargetMode="External"/><Relationship Id="rId3" Type="http://schemas.openxmlformats.org/officeDocument/2006/relationships/styles" Target="styles.xml"/><Relationship Id="rId21" Type="http://schemas.openxmlformats.org/officeDocument/2006/relationships/hyperlink" Target="https://www.youtube.com/watch?v=adACBScwBJ4" TargetMode="External"/><Relationship Id="rId34" Type="http://schemas.openxmlformats.org/officeDocument/2006/relationships/hyperlink" Target="https://community.mrtrix.org/t/statistical-analysis-of-fd-fc-and-fdc/840/15" TargetMode="External"/><Relationship Id="rId42" Type="http://schemas.openxmlformats.org/officeDocument/2006/relationships/hyperlink" Target="https://mrtrix.readthedocs.io/en/3.0_rc3/fixel_based_analysis/displaying_results_with_streamlines.html" TargetMode="External"/><Relationship Id="rId47" Type="http://schemas.openxmlformats.org/officeDocument/2006/relationships/hyperlink" Target="https://community.mrtrix.org/t/calculating-average-fba-metrics-of-specific-tracts/1805" TargetMode="External"/><Relationship Id="rId50"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4.png"/><Relationship Id="rId33" Type="http://schemas.openxmlformats.org/officeDocument/2006/relationships/hyperlink" Target="https://community.mrtrix.org/t/fba-design-contrast-matrices-for-three-groups/1791" TargetMode="External"/><Relationship Id="rId38" Type="http://schemas.openxmlformats.org/officeDocument/2006/relationships/image" Target="media/image23.png"/><Relationship Id="rId46"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8.png"/><Relationship Id="rId41"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hyperlink" Target="https://github.com/Ltah72/DPRC-analysis" TargetMode="External"/><Relationship Id="rId11" Type="http://schemas.openxmlformats.org/officeDocument/2006/relationships/image" Target="media/image3.png"/><Relationship Id="rId24" Type="http://schemas.openxmlformats.org/officeDocument/2006/relationships/hyperlink" Target="https://mrtrix.readthedocs.io/en/latest/reference/references.html" TargetMode="External"/><Relationship Id="rId32" Type="http://schemas.openxmlformats.org/officeDocument/2006/relationships/hyperlink" Target="https://fsl.fmrib.ox.ac.uk/fsl/fslwiki/GLM" TargetMode="External"/><Relationship Id="rId37" Type="http://schemas.openxmlformats.org/officeDocument/2006/relationships/image" Target="media/image22.png"/><Relationship Id="rId40" Type="http://schemas.openxmlformats.org/officeDocument/2006/relationships/image" Target="media/image24.png"/><Relationship Id="rId45"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mrtrix.readthedocs.io/en/latest/reference/references.html" TargetMode="External"/><Relationship Id="rId28" Type="http://schemas.openxmlformats.org/officeDocument/2006/relationships/image" Target="media/image17.png"/><Relationship Id="rId36" Type="http://schemas.openxmlformats.org/officeDocument/2006/relationships/image" Target="media/image21.png"/><Relationship Id="rId49" Type="http://schemas.openxmlformats.org/officeDocument/2006/relationships/hyperlink" Target="https://mrtrix.readthedocs.io/en/latest/fixel_based_analysis/computing_effect_size_wrt_controls.html" TargetMode="Externa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0.png"/><Relationship Id="rId44" Type="http://schemas.openxmlformats.org/officeDocument/2006/relationships/image" Target="media/image27.png"/><Relationship Id="rId4" Type="http://schemas.openxmlformats.org/officeDocument/2006/relationships/settings" Target="settings.xml"/><Relationship Id="rId9" Type="http://schemas.openxmlformats.org/officeDocument/2006/relationships/hyperlink" Target="https://mrtrix.readthedocs.io/en/latest/reference/references.html" TargetMode="External"/><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hyperlink" Target="https://www.youtube.com/channel/UCZ7gF0zm35FwrFpDND6DWeA" TargetMode="External"/><Relationship Id="rId43" Type="http://schemas.openxmlformats.org/officeDocument/2006/relationships/image" Target="media/image26.png"/><Relationship Id="rId48" Type="http://schemas.openxmlformats.org/officeDocument/2006/relationships/hyperlink" Target="https://community.mrtrix.org/t/fba-post-statistical-inference-tricks/2255" TargetMode="External"/><Relationship Id="rId8" Type="http://schemas.openxmlformats.org/officeDocument/2006/relationships/hyperlink" Target="https://mrtrix.readthedocs.io/en/latest/fixel_based_analysis/mt_fibre_density_cross-section.html" TargetMode="External"/><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22FE7A-1753-4504-A4E8-0932419667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52</TotalTime>
  <Pages>21</Pages>
  <Words>3338</Words>
  <Characters>19033</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re Tahara-Eckl</dc:creator>
  <cp:keywords/>
  <dc:description/>
  <cp:lastModifiedBy>Lenore Tahara-Eckl</cp:lastModifiedBy>
  <cp:revision>132</cp:revision>
  <dcterms:created xsi:type="dcterms:W3CDTF">2020-06-22T00:34:00Z</dcterms:created>
  <dcterms:modified xsi:type="dcterms:W3CDTF">2021-03-29T2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126b2d-5a14-3452-99f3-28779ce815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